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98117" w14:textId="33ABC1F4" w:rsidR="00890123" w:rsidRDefault="00890123" w:rsidP="00890123">
      <w:r>
        <w:t>Thesis topic-P3 go/no go decisions</w:t>
      </w:r>
    </w:p>
    <w:p w14:paraId="4CE03213" w14:textId="43CF0FAF" w:rsidR="00890123" w:rsidRDefault="00890123" w:rsidP="00890123">
      <w:pPr>
        <w:rPr>
          <w:rFonts w:ascii="Segoe UI" w:hAnsi="Segoe UI" w:cs="Segoe UI"/>
          <w:color w:val="000000"/>
          <w:sz w:val="23"/>
          <w:szCs w:val="23"/>
          <w:shd w:val="clear" w:color="auto" w:fill="FFFFFF"/>
        </w:rPr>
      </w:pPr>
      <w:r>
        <w:t xml:space="preserve">Chapter 1-Review of guidance for how </w:t>
      </w:r>
      <w:r w:rsidRPr="00DB1165">
        <w:rPr>
          <w:rFonts w:ascii="Segoe UI" w:hAnsi="Segoe UI" w:cs="Segoe UI"/>
          <w:color w:val="000000"/>
          <w:sz w:val="23"/>
          <w:szCs w:val="23"/>
          <w:shd w:val="clear" w:color="auto" w:fill="FFFFFF"/>
        </w:rPr>
        <w:t xml:space="preserve">p2 studies should be designed in neurology in order to best guide the go/no go decisions for p3 </w:t>
      </w:r>
      <w:proofErr w:type="gramStart"/>
      <w:r w:rsidRPr="00DB1165">
        <w:rPr>
          <w:rFonts w:ascii="Segoe UI" w:hAnsi="Segoe UI" w:cs="Segoe UI"/>
          <w:color w:val="000000"/>
          <w:sz w:val="23"/>
          <w:szCs w:val="23"/>
          <w:shd w:val="clear" w:color="auto" w:fill="FFFFFF"/>
        </w:rPr>
        <w:t>studies</w:t>
      </w:r>
      <w:proofErr w:type="gramEnd"/>
    </w:p>
    <w:p w14:paraId="4FEDE834" w14:textId="41FD39F4" w:rsidR="00890123" w:rsidRDefault="00890123" w:rsidP="00890123">
      <w:pPr>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Chapter 2-What are the different types of evidence that guide go/no decisions for p3 studies</w:t>
      </w:r>
      <w:r w:rsidR="007B54FA">
        <w:rPr>
          <w:rFonts w:ascii="Segoe UI" w:hAnsi="Segoe UI" w:cs="Segoe UI"/>
          <w:color w:val="000000"/>
          <w:sz w:val="23"/>
          <w:szCs w:val="23"/>
          <w:shd w:val="clear" w:color="auto" w:fill="FFFFFF"/>
        </w:rPr>
        <w:t xml:space="preserve"> and how does this impact risk/benefit to patient participants</w:t>
      </w:r>
    </w:p>
    <w:p w14:paraId="74F202E8" w14:textId="77777777" w:rsidR="00890123" w:rsidRPr="00F533E0" w:rsidRDefault="00890123" w:rsidP="00890123">
      <w:pPr>
        <w:rPr>
          <w:rFonts w:ascii="Segoe UI" w:hAnsi="Segoe UI" w:cs="Segoe UI"/>
          <w:color w:val="000000"/>
          <w:sz w:val="23"/>
          <w:szCs w:val="23"/>
          <w:shd w:val="clear" w:color="auto" w:fill="FFFFFF"/>
        </w:rPr>
      </w:pPr>
      <w:r>
        <w:rPr>
          <w:rFonts w:ascii="Segoe UI" w:hAnsi="Segoe UI" w:cs="Segoe UI"/>
          <w:color w:val="000000"/>
          <w:sz w:val="23"/>
          <w:szCs w:val="23"/>
          <w:shd w:val="clear" w:color="auto" w:fill="FFFFFF"/>
        </w:rPr>
        <w:t>Chapter 3- What are the ethical implications of P2 trial bypass before P3 studies</w:t>
      </w:r>
    </w:p>
    <w:p w14:paraId="2017D201" w14:textId="77777777" w:rsidR="00890123" w:rsidRDefault="00890123" w:rsidP="00AD3995"/>
    <w:p w14:paraId="63441674" w14:textId="44C04B5C" w:rsidR="00AD3995" w:rsidRDefault="00AD3995" w:rsidP="00AD3995">
      <w:pPr>
        <w:rPr>
          <w:rStyle w:val="Hyperlink"/>
        </w:rPr>
      </w:pPr>
      <w:r>
        <w:t xml:space="preserve">Neuro-Masters ideas </w:t>
      </w:r>
      <w:hyperlink r:id="rId6" w:history="1">
        <w:r w:rsidRPr="00D92F00">
          <w:rPr>
            <w:rStyle w:val="Hyperlink"/>
          </w:rPr>
          <w:t>https://www.mcgill.ca/gps/files/gps/initial_thesis_submission_checklist.pdf</w:t>
        </w:r>
      </w:hyperlink>
    </w:p>
    <w:p w14:paraId="35A5D8D5" w14:textId="1EAF12A3" w:rsidR="00890123" w:rsidRDefault="00EC3DDE" w:rsidP="00890123">
      <w:pPr>
        <w:pStyle w:val="ListParagraph"/>
        <w:numPr>
          <w:ilvl w:val="0"/>
          <w:numId w:val="1"/>
        </w:numPr>
      </w:pPr>
      <w:r>
        <w:t>A</w:t>
      </w:r>
      <w:r w:rsidRPr="00A507AB">
        <w:t xml:space="preserve"> current, comprehensive review of the literature consisting in </w:t>
      </w:r>
      <w:r>
        <w:t xml:space="preserve">a </w:t>
      </w:r>
      <w:r w:rsidRPr="00A507AB">
        <w:t xml:space="preserve">total of approximately 10 pages, double-spaced for Master’s </w:t>
      </w:r>
      <w:proofErr w:type="gramStart"/>
      <w:r w:rsidRPr="00A507AB">
        <w:t>students</w:t>
      </w:r>
      <w:proofErr w:type="gramEnd"/>
    </w:p>
    <w:p w14:paraId="5F3B9161" w14:textId="77777777" w:rsidR="00EC3DDE" w:rsidRDefault="00EC3DDE" w:rsidP="00AD3995"/>
    <w:p w14:paraId="461E557A" w14:textId="77777777" w:rsidR="00AD3995" w:rsidRDefault="00AD3995" w:rsidP="00AD3995">
      <w:r>
        <w:t xml:space="preserve">Thesis topic-Neurological phase skipping </w:t>
      </w:r>
    </w:p>
    <w:p w14:paraId="6A621D8F" w14:textId="1CBDEF50" w:rsidR="00F83A6E" w:rsidRDefault="002E5304" w:rsidP="00CA2186">
      <w:r>
        <w:rPr>
          <w:color w:val="70AD47" w:themeColor="accent6"/>
        </w:rPr>
        <w:t>Minocycline</w:t>
      </w:r>
    </w:p>
    <w:p w14:paraId="1A99DCF8" w14:textId="3A04EF6E" w:rsidR="00CA2186" w:rsidRPr="00CA2186" w:rsidRDefault="00CA2186" w:rsidP="00CA2186">
      <w:r>
        <w:t xml:space="preserve">References </w:t>
      </w:r>
    </w:p>
    <w:p w14:paraId="679C5536" w14:textId="297EC4D1" w:rsidR="00CA2186" w:rsidRPr="00002A63" w:rsidRDefault="00CA2186" w:rsidP="00CA2186">
      <w:pPr>
        <w:rPr>
          <w:rFonts w:ascii="Arial" w:hAnsi="Arial" w:cs="Arial"/>
          <w:color w:val="4472C4" w:themeColor="accent1"/>
        </w:rPr>
      </w:pPr>
      <w:r w:rsidRPr="00002A63">
        <w:rPr>
          <w:rFonts w:ascii="Arial" w:hAnsi="Arial" w:cs="Arial"/>
          <w:color w:val="4472C4" w:themeColor="accent1"/>
        </w:rPr>
        <w:t>Essential CNS Drug Development</w:t>
      </w:r>
    </w:p>
    <w:p w14:paraId="03E8BA6D" w14:textId="77777777" w:rsidR="004E2C1C" w:rsidRPr="004E2C1C" w:rsidRDefault="004E2C1C" w:rsidP="004E2C1C">
      <w:pPr>
        <w:rPr>
          <w:rFonts w:ascii="Arial" w:hAnsi="Arial" w:cs="Arial"/>
          <w:color w:val="A5A5A5" w:themeColor="accent3"/>
          <w:shd w:val="clear" w:color="auto" w:fill="FFFFFF"/>
        </w:rPr>
      </w:pPr>
      <w:r w:rsidRPr="004E2C1C">
        <w:rPr>
          <w:rFonts w:ascii="Arial" w:hAnsi="Arial" w:cs="Arial"/>
          <w:color w:val="A5A5A5" w:themeColor="accent3"/>
          <w:shd w:val="clear" w:color="auto" w:fill="FFFFFF"/>
        </w:rPr>
        <w:t>Hop, Skip, and Jump: Do We Need Phase II Cardiovascular Clinical Trials?</w:t>
      </w:r>
    </w:p>
    <w:p w14:paraId="5AE6A920" w14:textId="77777777" w:rsidR="00C34C9C" w:rsidRPr="00C34C9C" w:rsidRDefault="00C34C9C" w:rsidP="00C34C9C">
      <w:pPr>
        <w:rPr>
          <w:rFonts w:ascii="Arial" w:hAnsi="Arial" w:cs="Arial"/>
        </w:rPr>
      </w:pPr>
      <w:r w:rsidRPr="00C34C9C">
        <w:rPr>
          <w:rFonts w:ascii="Arial" w:hAnsi="Arial" w:cs="Arial"/>
          <w:color w:val="70AD47" w:themeColor="accent6"/>
        </w:rPr>
        <w:t>Pragmatic Trials and Repurposed Drugs for Alzheimer Disease</w:t>
      </w:r>
    </w:p>
    <w:p w14:paraId="770E4A86" w14:textId="7C462EC6" w:rsidR="00837CA9" w:rsidRPr="00002A63" w:rsidRDefault="00837CA9" w:rsidP="00837CA9">
      <w:pPr>
        <w:rPr>
          <w:rFonts w:ascii="Arial" w:hAnsi="Arial" w:cs="Arial"/>
          <w:color w:val="FF0000"/>
        </w:rPr>
      </w:pPr>
      <w:r w:rsidRPr="00837CA9">
        <w:rPr>
          <w:rFonts w:ascii="Arial" w:hAnsi="Arial" w:cs="Arial"/>
          <w:color w:val="FF0000"/>
        </w:rPr>
        <w:t>Revised Airlie House consensus guidelines for design and implementation of ALS clinical trials</w:t>
      </w:r>
    </w:p>
    <w:p w14:paraId="6665DC3B" w14:textId="77777777" w:rsidR="00411A70" w:rsidRPr="00411A70" w:rsidRDefault="00411A70" w:rsidP="00411A70">
      <w:pPr>
        <w:rPr>
          <w:rFonts w:ascii="Arial" w:hAnsi="Arial" w:cs="Arial"/>
          <w:color w:val="FFC000"/>
        </w:rPr>
      </w:pPr>
      <w:r w:rsidRPr="00411A70">
        <w:rPr>
          <w:rFonts w:ascii="Arial" w:hAnsi="Arial" w:cs="Arial"/>
          <w:color w:val="FFC000"/>
        </w:rPr>
        <w:t>Alzheimer’s disease (AD) therapeutics – 1: Repeated clinical failures continue to question the amyloid hypothesis of AD and the current understanding of AD causality</w:t>
      </w:r>
    </w:p>
    <w:p w14:paraId="2C82BD2D" w14:textId="77777777" w:rsidR="00256FAC" w:rsidRPr="00256FAC" w:rsidRDefault="00256FAC" w:rsidP="00256FAC">
      <w:pPr>
        <w:rPr>
          <w:rFonts w:ascii="Arial" w:hAnsi="Arial" w:cs="Arial"/>
          <w:color w:val="C5E0B3" w:themeColor="accent6" w:themeTint="66"/>
        </w:rPr>
      </w:pPr>
      <w:r w:rsidRPr="00256FAC">
        <w:rPr>
          <w:rFonts w:ascii="Arial" w:hAnsi="Arial" w:cs="Arial"/>
          <w:color w:val="806000" w:themeColor="accent4" w:themeShade="80"/>
        </w:rPr>
        <w:t>Phase II clinical trials of anti–amyloid β antibodies: When is enough, enough?</w:t>
      </w:r>
    </w:p>
    <w:p w14:paraId="0E911F84" w14:textId="6FA8D03C" w:rsidR="005F0B96" w:rsidRPr="00002A63" w:rsidRDefault="005F0B96" w:rsidP="005F0B96">
      <w:pPr>
        <w:shd w:val="clear" w:color="auto" w:fill="FFFFFF"/>
        <w:spacing w:line="360" w:lineRule="atLeast"/>
        <w:outlineLvl w:val="0"/>
        <w:rPr>
          <w:rFonts w:ascii="Arial" w:hAnsi="Arial" w:cs="Arial"/>
          <w:b/>
          <w:bCs/>
          <w:color w:val="002060"/>
          <w:kern w:val="36"/>
        </w:rPr>
      </w:pPr>
      <w:r w:rsidRPr="005F0B96">
        <w:rPr>
          <w:rFonts w:ascii="Arial" w:hAnsi="Arial" w:cs="Arial"/>
          <w:b/>
          <w:bCs/>
          <w:color w:val="002060"/>
          <w:kern w:val="36"/>
        </w:rPr>
        <w:t>Advancing trial design in progressive multiple sclerosis</w:t>
      </w:r>
    </w:p>
    <w:p w14:paraId="15D22144" w14:textId="6B869DBF" w:rsidR="00F50622" w:rsidRDefault="00F50622" w:rsidP="00F50622">
      <w:pPr>
        <w:shd w:val="clear" w:color="auto" w:fill="FFFFFF"/>
        <w:spacing w:line="360" w:lineRule="atLeast"/>
        <w:outlineLvl w:val="0"/>
        <w:rPr>
          <w:rFonts w:ascii="Arial" w:hAnsi="Arial" w:cs="Arial"/>
          <w:b/>
          <w:bCs/>
          <w:color w:val="00B0F0"/>
          <w:kern w:val="36"/>
          <w:sz w:val="29"/>
          <w:szCs w:val="29"/>
        </w:rPr>
      </w:pPr>
      <w:r w:rsidRPr="00F50622">
        <w:rPr>
          <w:rFonts w:ascii="Arial" w:hAnsi="Arial" w:cs="Arial"/>
          <w:b/>
          <w:bCs/>
          <w:color w:val="00B0F0"/>
          <w:kern w:val="36"/>
          <w:sz w:val="29"/>
          <w:szCs w:val="29"/>
        </w:rPr>
        <w:t>Clinical trials in progressive multiple sclerosis: lessons learned and future perspectives</w:t>
      </w:r>
    </w:p>
    <w:p w14:paraId="28526289" w14:textId="77777777" w:rsidR="00F3770A" w:rsidRPr="00F3770A" w:rsidRDefault="00F3770A" w:rsidP="00F3770A">
      <w:pPr>
        <w:rPr>
          <w:color w:val="C00000"/>
        </w:rPr>
      </w:pPr>
      <w:r w:rsidRPr="00F3770A">
        <w:rPr>
          <w:color w:val="C00000"/>
        </w:rPr>
        <w:t>Outcome measures for clinical trials in neurotrauma</w:t>
      </w:r>
    </w:p>
    <w:p w14:paraId="0D4670D3" w14:textId="77777777" w:rsidR="00A92EC7" w:rsidRPr="00A92EC7" w:rsidRDefault="00A92EC7" w:rsidP="00A92EC7">
      <w:pPr>
        <w:rPr>
          <w:color w:val="7030A0"/>
        </w:rPr>
      </w:pPr>
      <w:r w:rsidRPr="00A92EC7">
        <w:rPr>
          <w:color w:val="7030A0"/>
        </w:rPr>
        <w:t>Suboptimal Dosing Parameters as Possible Factors in the Negative Phase III Clinical Trials of Progesterone for Traumatic Brain Injury</w:t>
      </w:r>
    </w:p>
    <w:p w14:paraId="2FD86F6E" w14:textId="77777777" w:rsidR="00A92BEC" w:rsidRPr="00A92BEC" w:rsidRDefault="00A92BEC" w:rsidP="00A92BEC">
      <w:pPr>
        <w:shd w:val="clear" w:color="auto" w:fill="FFFFFF"/>
        <w:spacing w:line="360" w:lineRule="atLeast"/>
        <w:outlineLvl w:val="0"/>
        <w:rPr>
          <w:rFonts w:ascii="Arial" w:hAnsi="Arial" w:cs="Arial"/>
          <w:b/>
          <w:bCs/>
          <w:color w:val="EB5BD7"/>
          <w:kern w:val="36"/>
          <w:sz w:val="29"/>
          <w:szCs w:val="29"/>
        </w:rPr>
      </w:pPr>
      <w:r w:rsidRPr="00A92BEC">
        <w:rPr>
          <w:rFonts w:ascii="Arial" w:hAnsi="Arial" w:cs="Arial"/>
          <w:b/>
          <w:bCs/>
          <w:color w:val="EB5BD7"/>
          <w:kern w:val="36"/>
          <w:sz w:val="29"/>
          <w:szCs w:val="29"/>
        </w:rPr>
        <w:t>Clinical trials in amyotrophic lateral sclerosis: why so many negative trials and how can trials be improved?</w:t>
      </w:r>
    </w:p>
    <w:p w14:paraId="407D7DAC" w14:textId="77777777" w:rsidR="00DB6F35" w:rsidRPr="00DB6F35" w:rsidRDefault="00DB6F35" w:rsidP="00DB6F35">
      <w:pPr>
        <w:rPr>
          <w:color w:val="285B20"/>
        </w:rPr>
      </w:pPr>
      <w:r w:rsidRPr="00DB6F35">
        <w:rPr>
          <w:color w:val="285B20"/>
        </w:rPr>
        <w:t>Drug development in Alzheimer’s disease: the path to 2025</w:t>
      </w:r>
    </w:p>
    <w:p w14:paraId="03498BE8" w14:textId="77777777" w:rsidR="00EC3DDE" w:rsidRPr="00EC3DDE" w:rsidRDefault="00EC3DDE" w:rsidP="00EC3DDE">
      <w:pPr>
        <w:rPr>
          <w:color w:val="E8677E"/>
        </w:rPr>
      </w:pPr>
      <w:r w:rsidRPr="00EC3DDE">
        <w:rPr>
          <w:color w:val="E8677E"/>
        </w:rPr>
        <w:t>Lost in translation: understanding the failure of the progesterone/traumatic brain injury Phase III trials</w:t>
      </w:r>
    </w:p>
    <w:p w14:paraId="1A980853" w14:textId="77777777" w:rsidR="00C3754A" w:rsidRPr="00C3754A" w:rsidRDefault="00C3754A" w:rsidP="00C3754A">
      <w:pPr>
        <w:rPr>
          <w:color w:val="525252" w:themeColor="accent3" w:themeShade="80"/>
        </w:rPr>
      </w:pPr>
      <w:r w:rsidRPr="00C3754A">
        <w:rPr>
          <w:rFonts w:ascii="Palatino" w:hAnsi="Palatino"/>
          <w:color w:val="525252" w:themeColor="accent3" w:themeShade="80"/>
          <w:sz w:val="27"/>
          <w:szCs w:val="27"/>
          <w:shd w:val="clear" w:color="auto" w:fill="FFFFFF"/>
        </w:rPr>
        <w:t>Resolving controversies on the path to Alzheimer's therapeutics</w:t>
      </w:r>
    </w:p>
    <w:p w14:paraId="3FD29316" w14:textId="77777777" w:rsidR="00A10FB6" w:rsidRPr="00A10FB6" w:rsidRDefault="00A10FB6" w:rsidP="00A10FB6">
      <w:pPr>
        <w:rPr>
          <w:color w:val="EA85C7"/>
        </w:rPr>
      </w:pPr>
      <w:r w:rsidRPr="00A10FB6">
        <w:rPr>
          <w:color w:val="EA85C7"/>
        </w:rPr>
        <w:t>The Need for New Approaches in CNS Drug Discovery: Why Drugs Have Failed, and What Can Be Done to Improve Outcomes</w:t>
      </w:r>
    </w:p>
    <w:p w14:paraId="3A680384" w14:textId="77777777" w:rsidR="008E2F5A" w:rsidRPr="008E2F5A" w:rsidRDefault="008E2F5A" w:rsidP="008E2F5A">
      <w:pPr>
        <w:rPr>
          <w:color w:val="D5DCE4" w:themeColor="text2" w:themeTint="33"/>
        </w:rPr>
      </w:pPr>
      <w:r w:rsidRPr="008E2F5A">
        <w:rPr>
          <w:color w:val="D5DCE4" w:themeColor="text2" w:themeTint="33"/>
        </w:rPr>
        <w:t>Economic analysis of opportunities to accelerate Alzheimer’s disease research and development</w:t>
      </w:r>
    </w:p>
    <w:p w14:paraId="52F3F0DF" w14:textId="30C2315D" w:rsidR="00DF524C" w:rsidRDefault="00DF524C" w:rsidP="00DF524C">
      <w:pPr>
        <w:rPr>
          <w:color w:val="BF8F00" w:themeColor="accent4" w:themeShade="BF"/>
        </w:rPr>
      </w:pPr>
      <w:r w:rsidRPr="00DF524C">
        <w:rPr>
          <w:color w:val="BF8F00" w:themeColor="accent4" w:themeShade="BF"/>
        </w:rPr>
        <w:t>Improving Alzheimer’s disease phase II clinical trials</w:t>
      </w:r>
    </w:p>
    <w:p w14:paraId="346A5BC2" w14:textId="77777777" w:rsidR="00A41FDC" w:rsidRPr="00A41FDC" w:rsidRDefault="00A41FDC" w:rsidP="00A41FDC">
      <w:pPr>
        <w:rPr>
          <w:rFonts w:ascii="Segoe UI" w:hAnsi="Segoe UI" w:cs="Segoe UI"/>
          <w:color w:val="B1F321"/>
          <w:sz w:val="27"/>
          <w:szCs w:val="27"/>
          <w:shd w:val="clear" w:color="auto" w:fill="FFFFFF"/>
        </w:rPr>
      </w:pPr>
      <w:r w:rsidRPr="00A41FDC">
        <w:rPr>
          <w:rFonts w:ascii="Segoe UI" w:hAnsi="Segoe UI" w:cs="Segoe UI"/>
          <w:color w:val="B1F321"/>
          <w:sz w:val="27"/>
          <w:szCs w:val="27"/>
          <w:shd w:val="clear" w:color="auto" w:fill="FFFFFF"/>
        </w:rPr>
        <w:t>Guidelines for the conduct of clinical trials for spinal cord injury as developed by the ICCP panel: clinical trial design</w:t>
      </w:r>
    </w:p>
    <w:p w14:paraId="6F4EF060" w14:textId="77777777" w:rsidR="00A41FDC" w:rsidRPr="00A41FDC" w:rsidRDefault="00A41FDC" w:rsidP="00A41FDC">
      <w:pPr>
        <w:rPr>
          <w:color w:val="BF8F00" w:themeColor="accent4" w:themeShade="BF"/>
        </w:rPr>
      </w:pPr>
    </w:p>
    <w:p w14:paraId="6ACC9D97" w14:textId="77777777" w:rsidR="00A10FB6" w:rsidRDefault="00A10FB6" w:rsidP="00CA2186">
      <w:pPr>
        <w:pStyle w:val="ListParagraph"/>
        <w:ind w:left="0"/>
      </w:pPr>
    </w:p>
    <w:p w14:paraId="2EB85147" w14:textId="6F5E643A" w:rsidR="00CA2186" w:rsidRDefault="00CA2186" w:rsidP="00CA2186">
      <w:pPr>
        <w:pStyle w:val="ListParagraph"/>
        <w:ind w:left="0"/>
      </w:pPr>
      <w:r>
        <w:t xml:space="preserve">Why do we need phase 2 trials in neurology—what do they tell </w:t>
      </w:r>
      <w:proofErr w:type="gramStart"/>
      <w:r>
        <w:t>us</w:t>
      </w:r>
      <w:proofErr w:type="gramEnd"/>
      <w:r>
        <w:t xml:space="preserve"> </w:t>
      </w:r>
    </w:p>
    <w:p w14:paraId="1337F684" w14:textId="1B122586" w:rsidR="00CA2186" w:rsidRDefault="00CA2186" w:rsidP="00CA2186">
      <w:pPr>
        <w:pStyle w:val="ListParagraph"/>
        <w:ind w:left="0"/>
      </w:pPr>
      <w:r>
        <w:lastRenderedPageBreak/>
        <w:t xml:space="preserve">What are </w:t>
      </w:r>
      <w:r w:rsidR="00AF219A">
        <w:t>different types of</w:t>
      </w:r>
      <w:r>
        <w:t xml:space="preserve"> </w:t>
      </w:r>
      <w:r w:rsidR="000F0FF4">
        <w:t>for prior evidence</w:t>
      </w:r>
      <w:r w:rsidR="00AF219A">
        <w:t xml:space="preserve"> used for go/no go decisions before phase 3 trials in neurology</w:t>
      </w:r>
      <w:r w:rsidR="000F0FF4">
        <w:t>?</w:t>
      </w:r>
    </w:p>
    <w:p w14:paraId="049C4A47" w14:textId="7ADA39DD" w:rsidR="008E2F5A" w:rsidRDefault="008E2F5A" w:rsidP="00CA2186">
      <w:pPr>
        <w:pStyle w:val="ListParagraph"/>
        <w:ind w:left="0"/>
      </w:pPr>
    </w:p>
    <w:p w14:paraId="20EADCB5" w14:textId="215BC79E" w:rsidR="008E2F5A" w:rsidRDefault="008E2F5A" w:rsidP="00CA2186">
      <w:pPr>
        <w:pStyle w:val="ListParagraph"/>
        <w:ind w:left="0"/>
      </w:pPr>
      <w:r>
        <w:t xml:space="preserve">Cost and Timing </w:t>
      </w:r>
    </w:p>
    <w:p w14:paraId="6AEC219F" w14:textId="4CC19F7E" w:rsidR="00405419" w:rsidRPr="008E2F5A" w:rsidRDefault="00405419" w:rsidP="008E2F5A">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Significant differences between the cost characterizations with the existing and the recommended infrastructure were found in four aspects of the development environment: the durations of Phases II and III, the transition probability from Phase II to approval, and the ratio of Phase II failures to the total failures in Phases II and III combined.</w:t>
      </w:r>
      <w:r w:rsidR="008E2F5A" w:rsidRPr="008E2F5A">
        <w:rPr>
          <w:color w:val="D5DCE4" w:themeColor="text2" w:themeTint="33"/>
        </w:rPr>
        <w:t xml:space="preserve"> </w:t>
      </w:r>
    </w:p>
    <w:p w14:paraId="470D1617" w14:textId="7E9F657A" w:rsidR="00405419" w:rsidRPr="008E2F5A" w:rsidRDefault="00405419" w:rsidP="008E2F5A">
      <w:pPr>
        <w:pStyle w:val="NormalWeb"/>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Shortening Phases II and III could by itself reduce the expected cost of a new drug by 18%. Reducing the</w:t>
      </w:r>
      <w:r w:rsidR="008E2F5A" w:rsidRPr="008E2F5A">
        <w:rPr>
          <w:color w:val="D5DCE4" w:themeColor="text2" w:themeTint="33"/>
        </w:rPr>
        <w:t xml:space="preserve"> </w:t>
      </w:r>
      <w:r w:rsidRPr="008E2F5A">
        <w:rPr>
          <w:color w:val="D5DCE4" w:themeColor="text2" w:themeTint="33"/>
        </w:rPr>
        <w:t xml:space="preserve">risk of failure in clinical trials and shifting failures from Phase III to Phase II could reduce the expected cost of a new drug by 55%. Specifically, in comparison to the baseline capitalized cost estimate of $5,693 million to develop one new disease-modifying drug, shortening Phases II and III by 2.5 and 11.5 months, respectively, reduces the expected cost to $4,667 million, while increasing the probability of transitioning from Phase II to approval from 11% to 24%, </w:t>
      </w:r>
      <w:proofErr w:type="spellStart"/>
      <w:r w:rsidRPr="008E2F5A">
        <w:rPr>
          <w:color w:val="D5DCE4" w:themeColor="text2" w:themeTint="33"/>
        </w:rPr>
        <w:t>and</w:t>
      </w:r>
      <w:r w:rsidR="004F4212">
        <w:rPr>
          <w:color w:val="D5DCE4" w:themeColor="text2" w:themeTint="33"/>
        </w:rPr>
        <w:t>w</w:t>
      </w:r>
      <w:proofErr w:type="spellEnd"/>
    </w:p>
    <w:p w14:paraId="5C154FAA" w14:textId="5C872FB2" w:rsidR="00405419" w:rsidRDefault="00405419" w:rsidP="00DF524C">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Reducing the overall risk of failure has a relatively larger impact on expected cost compared with shifting failures from Phase III to Phase II. Again, compared to the baseline estimate of $5,693 million, if the probability of transitioning from Phase II to approval is increased from 11% to 24%, while the ratio of Phase II failures to the total failures in Phases II and III holds constant at 60%, the expected cost is reduced to $2,768 million. This represents a 51% cost reduction that is spread over all stages of development. If, instead, the probability of transitioning from Phase II to approval is held constant at 11%, while the ratio of Phase II failures to the total failures in Phases II and III is increased from 60% to 77%, the expected cost falls by only 10%, with </w:t>
      </w:r>
      <w:proofErr w:type="gramStart"/>
      <w:r w:rsidRPr="008E2F5A">
        <w:rPr>
          <w:color w:val="D5DCE4" w:themeColor="text2" w:themeTint="33"/>
        </w:rPr>
        <w:t>all of</w:t>
      </w:r>
      <w:proofErr w:type="gramEnd"/>
      <w:r w:rsidRPr="008E2F5A">
        <w:rPr>
          <w:color w:val="D5DCE4" w:themeColor="text2" w:themeTint="33"/>
        </w:rPr>
        <w:t xml:space="preserve"> the reduction concentrated in Phase III (a 32% reduction in the capitalized cost incurred in Phase III for each new drug approved</w:t>
      </w:r>
      <w:r w:rsidRPr="00DF524C">
        <w:rPr>
          <w:color w:val="D5DCE4" w:themeColor="text2" w:themeTint="33"/>
        </w:rPr>
        <w:t>).</w:t>
      </w:r>
    </w:p>
    <w:p w14:paraId="493DB287" w14:textId="639A2FE0" w:rsidR="00DF524C" w:rsidRPr="00AF219A" w:rsidRDefault="00DF524C" w:rsidP="00AF219A">
      <w:pPr>
        <w:pStyle w:val="ListParagraph"/>
        <w:numPr>
          <w:ilvl w:val="0"/>
          <w:numId w:val="1"/>
        </w:numPr>
        <w:rPr>
          <w:color w:val="BF8F00" w:themeColor="accent4" w:themeShade="BF"/>
        </w:rPr>
      </w:pPr>
      <w:r w:rsidRPr="00DF524C">
        <w:rPr>
          <w:color w:val="BF8F00" w:themeColor="accent4" w:themeShade="BF"/>
        </w:rPr>
        <w:t>Thus, identifying in phase II, or preferably phase I, drugs that are likely to fail could have a dramatic impact on the costs associated with developing new drugs</w:t>
      </w:r>
    </w:p>
    <w:p w14:paraId="63A5C08C" w14:textId="794BE431" w:rsidR="00C34C9C" w:rsidRDefault="00C34C9C" w:rsidP="00CA2186">
      <w:pPr>
        <w:pStyle w:val="ListParagraph"/>
        <w:ind w:left="0"/>
      </w:pPr>
    </w:p>
    <w:p w14:paraId="6F7E118D" w14:textId="23311D67" w:rsidR="00C34C9C" w:rsidRDefault="00C34C9C" w:rsidP="00CA2186">
      <w:pPr>
        <w:pStyle w:val="ListParagraph"/>
        <w:ind w:left="0"/>
      </w:pPr>
      <w:r>
        <w:t>“</w:t>
      </w:r>
      <w:r w:rsidR="00474C8E">
        <w:t>Ideal</w:t>
      </w:r>
      <w:r>
        <w:t>”</w:t>
      </w:r>
    </w:p>
    <w:p w14:paraId="2506D2D3" w14:textId="3FD80B4D" w:rsidR="00474C8E" w:rsidRDefault="00474C8E" w:rsidP="00474C8E">
      <w:pPr>
        <w:pStyle w:val="ListParagraph"/>
        <w:numPr>
          <w:ilvl w:val="0"/>
          <w:numId w:val="2"/>
        </w:numPr>
      </w:pPr>
      <w:r>
        <w:t>Phase 2b/ab -positive</w:t>
      </w:r>
    </w:p>
    <w:p w14:paraId="5E3667AE" w14:textId="4D9D4881" w:rsidR="005810AD" w:rsidRDefault="00215294" w:rsidP="005810AD">
      <w:pPr>
        <w:pStyle w:val="ListParagraph"/>
        <w:numPr>
          <w:ilvl w:val="1"/>
          <w:numId w:val="2"/>
        </w:numPr>
      </w:pPr>
      <w:r>
        <w:t>General guidelines</w:t>
      </w:r>
    </w:p>
    <w:p w14:paraId="0982DA0D" w14:textId="77777777" w:rsidR="00F50622" w:rsidRDefault="00837CA9" w:rsidP="00F50622">
      <w:pPr>
        <w:pStyle w:val="ListParagraph"/>
        <w:numPr>
          <w:ilvl w:val="2"/>
          <w:numId w:val="2"/>
        </w:numPr>
        <w:rPr>
          <w:color w:val="FF0000"/>
        </w:rPr>
      </w:pPr>
      <w:r w:rsidRPr="00837CA9">
        <w:rPr>
          <w:color w:val="FF0000"/>
        </w:rPr>
        <w:t>Phase 2 trial</w:t>
      </w:r>
      <w:r>
        <w:rPr>
          <w:color w:val="FF0000"/>
        </w:rPr>
        <w:t xml:space="preserve"> assess</w:t>
      </w:r>
      <w:r w:rsidRPr="00837CA9">
        <w:rPr>
          <w:color w:val="FF0000"/>
        </w:rPr>
        <w:t xml:space="preserve"> optimal dosing, expand pharmacokinetics, determine whether a therapy has the desired biological effect, monitor safety and tolerability, and whether a potential therapy reaches and affects its intended target.39,40 Clinical efficacy is not the main goal of phase 2 studies.39,41,42</w:t>
      </w:r>
    </w:p>
    <w:p w14:paraId="340958EC" w14:textId="77777777" w:rsidR="00F50622" w:rsidRPr="00F50622" w:rsidRDefault="00F50622" w:rsidP="00F50622">
      <w:pPr>
        <w:pStyle w:val="ListParagraph"/>
        <w:numPr>
          <w:ilvl w:val="2"/>
          <w:numId w:val="2"/>
        </w:numPr>
        <w:rPr>
          <w:color w:val="FF0000"/>
        </w:rPr>
      </w:pPr>
      <w:r w:rsidRPr="00F50622">
        <w:rPr>
          <w:color w:val="FF0000"/>
        </w:rPr>
        <w:t>*Investigators should carefully review phase 2 trial results and choose a primary endpoint that is clinically meaningful and adequately powered for phase 3.</w:t>
      </w:r>
    </w:p>
    <w:p w14:paraId="3D13FAB2" w14:textId="77777777" w:rsidR="00F50622" w:rsidRPr="00F50622" w:rsidRDefault="00F50622" w:rsidP="00F50622">
      <w:pPr>
        <w:pStyle w:val="ListParagraph"/>
        <w:numPr>
          <w:ilvl w:val="2"/>
          <w:numId w:val="2"/>
        </w:numPr>
        <w:rPr>
          <w:color w:val="FF0000"/>
        </w:rPr>
      </w:pPr>
      <w:r w:rsidRPr="00F50622">
        <w:rPr>
          <w:color w:val="FF0000"/>
        </w:rPr>
        <w:t xml:space="preserve">Investigators may move from phase 2 to phase 3 with at least adequate information on safety and </w:t>
      </w:r>
      <w:proofErr w:type="gramStart"/>
      <w:r w:rsidRPr="00F50622">
        <w:rPr>
          <w:color w:val="FF0000"/>
        </w:rPr>
        <w:t>tolerability, and</w:t>
      </w:r>
      <w:proofErr w:type="gramEnd"/>
      <w:r w:rsidRPr="00F50622">
        <w:rPr>
          <w:color w:val="FF0000"/>
        </w:rPr>
        <w:t xml:space="preserve"> should move forward if there is safety and tolerability in combination with (1) information regarding </w:t>
      </w:r>
      <w:r w:rsidRPr="00F50622">
        <w:rPr>
          <w:color w:val="FF0000"/>
        </w:rPr>
        <w:lastRenderedPageBreak/>
        <w:t xml:space="preserve">pharmacodynamically optimal dose, (2) evidence of target engagement, </w:t>
      </w:r>
      <w:r w:rsidRPr="00F50622">
        <w:rPr>
          <w:color w:val="FF0000"/>
          <w:highlight w:val="yellow"/>
        </w:rPr>
        <w:t>and/or</w:t>
      </w:r>
      <w:r w:rsidRPr="00F50622">
        <w:rPr>
          <w:color w:val="FF0000"/>
        </w:rPr>
        <w:t xml:space="preserve"> (3) evidence of clinical efficacy.</w:t>
      </w:r>
    </w:p>
    <w:p w14:paraId="3D2C948F" w14:textId="39D86127" w:rsidR="00F50622" w:rsidRPr="00F50622" w:rsidRDefault="00F50622" w:rsidP="00F50622">
      <w:pPr>
        <w:pStyle w:val="ListParagraph"/>
        <w:numPr>
          <w:ilvl w:val="2"/>
          <w:numId w:val="2"/>
        </w:numPr>
        <w:rPr>
          <w:color w:val="FF0000"/>
        </w:rPr>
      </w:pPr>
      <w:r w:rsidRPr="00F50622">
        <w:rPr>
          <w:color w:val="FF0000"/>
        </w:rPr>
        <w:t>Investigators may assess biological effect and/or preliminary efficacy</w:t>
      </w:r>
      <w:r w:rsidRPr="00F50622">
        <w:rPr>
          <w:i/>
          <w:iCs/>
          <w:color w:val="FF0000"/>
        </w:rPr>
        <w:t>,</w:t>
      </w:r>
      <w:r w:rsidRPr="00F50622">
        <w:rPr>
          <w:color w:val="FF0000"/>
        </w:rPr>
        <w:t> even using novel methods (e.g., predictive algorithms or exploratory biomarkers), to support a decision to move a therapy to phase 3 trials.</w:t>
      </w:r>
    </w:p>
    <w:p w14:paraId="4AC9F0B1" w14:textId="77777777"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The model of phase 2 (proof of concept) to phase 3 (clinically definitive) trials is embedded in the practice of clinical trials. Phase 2 trials are done to establish toxic effects, identify drug doses that seem effective and well tolerated, and provide proof of concept before proceeding to the longer and more expensive phase 3 trials</w:t>
      </w:r>
    </w:p>
    <w:p w14:paraId="4D00FE0E" w14:textId="50772114"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In summary, appropriately targeted phase 2 trials have the potential to identify the treatments most likely to succeed in phase 3 and those with little chance of success. </w:t>
      </w:r>
    </w:p>
    <w:p w14:paraId="0A8414C2" w14:textId="77777777" w:rsidR="005810AD" w:rsidRPr="005810AD" w:rsidRDefault="005810AD" w:rsidP="005810AD">
      <w:pPr>
        <w:pStyle w:val="ListParagraph"/>
        <w:numPr>
          <w:ilvl w:val="2"/>
          <w:numId w:val="2"/>
        </w:numPr>
        <w:rPr>
          <w:color w:val="00B0F0"/>
        </w:rPr>
      </w:pPr>
      <w:r w:rsidRPr="005810AD">
        <w:rPr>
          <w:rFonts w:ascii="Georgia" w:hAnsi="Georgia"/>
          <w:color w:val="00B0F0"/>
          <w:sz w:val="27"/>
          <w:szCs w:val="27"/>
        </w:rPr>
        <w:t>Phase 3 studies in progressive multiple sclerosis should be done after phase 2 trials have provided a clear proof of concept. </w:t>
      </w:r>
    </w:p>
    <w:p w14:paraId="053CDA01" w14:textId="1512FB50" w:rsidR="005810AD" w:rsidRPr="00C060FA" w:rsidRDefault="005810AD" w:rsidP="005810AD">
      <w:pPr>
        <w:pStyle w:val="ListParagraph"/>
        <w:numPr>
          <w:ilvl w:val="2"/>
          <w:numId w:val="2"/>
        </w:numPr>
        <w:rPr>
          <w:color w:val="00B0F0"/>
        </w:rPr>
      </w:pPr>
      <w:r w:rsidRPr="005810AD">
        <w:rPr>
          <w:rFonts w:ascii="Georgia" w:hAnsi="Georgia"/>
          <w:color w:val="00B0F0"/>
          <w:sz w:val="27"/>
          <w:szCs w:val="27"/>
          <w:shd w:val="clear" w:color="auto" w:fill="F5F5F5"/>
        </w:rPr>
        <w:t>For phase 3 studies, mandatory completion of phase 2 studies in the appropriate target group</w:t>
      </w:r>
    </w:p>
    <w:p w14:paraId="143FD98C" w14:textId="4440B5D5" w:rsidR="00C060FA" w:rsidRPr="00142C84" w:rsidRDefault="00C060FA" w:rsidP="00C060FA">
      <w:pPr>
        <w:pStyle w:val="ListParagraph"/>
        <w:numPr>
          <w:ilvl w:val="2"/>
          <w:numId w:val="2"/>
        </w:numPr>
        <w:rPr>
          <w:color w:val="EB5BD7"/>
        </w:rPr>
      </w:pPr>
      <w:r w:rsidRPr="00142C84">
        <w:rPr>
          <w:rFonts w:ascii="Georgia" w:hAnsi="Georgia"/>
          <w:color w:val="EB5BD7"/>
          <w:sz w:val="27"/>
          <w:szCs w:val="27"/>
          <w:shd w:val="clear" w:color="auto" w:fill="F5F5F5"/>
        </w:rPr>
        <w:t>Consider phase 2 studies before pivotal investigations</w:t>
      </w:r>
    </w:p>
    <w:p w14:paraId="36CA5742" w14:textId="4F4BE48E" w:rsidR="00837CA9" w:rsidRPr="00837CA9" w:rsidRDefault="00837CA9" w:rsidP="00837CA9">
      <w:pPr>
        <w:pStyle w:val="ListParagraph"/>
        <w:numPr>
          <w:ilvl w:val="1"/>
          <w:numId w:val="2"/>
        </w:numPr>
        <w:rPr>
          <w:color w:val="000000" w:themeColor="text1"/>
        </w:rPr>
      </w:pPr>
      <w:r w:rsidRPr="00837CA9">
        <w:rPr>
          <w:color w:val="000000" w:themeColor="text1"/>
        </w:rPr>
        <w:t xml:space="preserve">Variables that are important to move forward </w:t>
      </w:r>
    </w:p>
    <w:p w14:paraId="2D8BEF82" w14:textId="28A9E8D0" w:rsidR="00837CA9" w:rsidRDefault="00256FAC" w:rsidP="00837CA9">
      <w:pPr>
        <w:pStyle w:val="ListParagraph"/>
        <w:numPr>
          <w:ilvl w:val="2"/>
          <w:numId w:val="2"/>
        </w:numPr>
        <w:rPr>
          <w:color w:val="FF0000"/>
        </w:rPr>
      </w:pPr>
      <w:r>
        <w:rPr>
          <w:color w:val="FF0000"/>
        </w:rPr>
        <w:t>Pharmacodynamically</w:t>
      </w:r>
      <w:r w:rsidR="00837CA9">
        <w:rPr>
          <w:color w:val="FF0000"/>
        </w:rPr>
        <w:t xml:space="preserve"> optimal dose</w:t>
      </w:r>
      <w:r w:rsidR="00195F1B">
        <w:rPr>
          <w:color w:val="FF0000"/>
        </w:rPr>
        <w:t>/schedule</w:t>
      </w:r>
    </w:p>
    <w:p w14:paraId="21157F42" w14:textId="1955489C" w:rsidR="00195F1B" w:rsidRDefault="00195F1B" w:rsidP="00195F1B">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77CF425D" w14:textId="626317DB" w:rsidR="00195F1B" w:rsidRDefault="00195F1B" w:rsidP="00195F1B">
      <w:pPr>
        <w:pStyle w:val="ListParagraph"/>
        <w:numPr>
          <w:ilvl w:val="3"/>
          <w:numId w:val="2"/>
        </w:numPr>
        <w:rPr>
          <w:color w:val="7030A0"/>
        </w:rPr>
      </w:pPr>
      <w:r>
        <w:rPr>
          <w:color w:val="7030A0"/>
        </w:rPr>
        <w:t xml:space="preserve">Should be established before moving into the phase 3 </w:t>
      </w:r>
    </w:p>
    <w:p w14:paraId="0E971829" w14:textId="5F7C238C" w:rsidR="00A92EC7" w:rsidRDefault="00A92EC7" w:rsidP="00195F1B">
      <w:pPr>
        <w:pStyle w:val="ListParagraph"/>
        <w:numPr>
          <w:ilvl w:val="3"/>
          <w:numId w:val="2"/>
        </w:numPr>
        <w:rPr>
          <w:color w:val="7030A0"/>
        </w:rPr>
      </w:pPr>
      <w:r>
        <w:rPr>
          <w:color w:val="7030A0"/>
        </w:rPr>
        <w:t>Both phase 2s used too low of a dose anyway</w:t>
      </w:r>
    </w:p>
    <w:p w14:paraId="12A40708" w14:textId="7537E9CC" w:rsidR="00195F1B" w:rsidRDefault="00195F1B" w:rsidP="00195F1B">
      <w:pPr>
        <w:pStyle w:val="ListParagraph"/>
        <w:numPr>
          <w:ilvl w:val="3"/>
          <w:numId w:val="2"/>
        </w:numPr>
        <w:rPr>
          <w:color w:val="7030A0"/>
        </w:rPr>
      </w:pPr>
      <w:r>
        <w:rPr>
          <w:color w:val="7030A0"/>
        </w:rPr>
        <w:t>Advocating for additional phase 2 trial when there is this hasn’t been optimized</w:t>
      </w:r>
    </w:p>
    <w:p w14:paraId="6FF66786" w14:textId="77777777" w:rsidR="00284243" w:rsidRDefault="00EC3DDE" w:rsidP="00284243">
      <w:pPr>
        <w:pStyle w:val="ListParagraph"/>
        <w:numPr>
          <w:ilvl w:val="3"/>
          <w:numId w:val="2"/>
        </w:numPr>
        <w:rPr>
          <w:color w:val="E8677E"/>
        </w:rPr>
      </w:pPr>
      <w:r w:rsidRPr="00EC3DDE">
        <w:rPr>
          <w:color w:val="E8677E"/>
        </w:rPr>
        <w:t>All clinical studies based on preclinical drug evaluation should be required to perform preliminary optimization studies of dose and duration of treatment in Phase II testing. The optimization should be based on allometric scaling techniques that are now available to clinicians and researchers [10,16,29</w:t>
      </w:r>
      <w:proofErr w:type="gramStart"/>
      <w:r w:rsidRPr="00EC3DDE">
        <w:rPr>
          <w:color w:val="E8677E"/>
        </w:rPr>
        <w:t>];</w:t>
      </w:r>
      <w:proofErr w:type="gramEnd"/>
    </w:p>
    <w:p w14:paraId="40435409" w14:textId="732D87E0" w:rsidR="00284243" w:rsidRPr="00284243" w:rsidRDefault="00284243" w:rsidP="00284243">
      <w:pPr>
        <w:pStyle w:val="ListParagraph"/>
        <w:numPr>
          <w:ilvl w:val="3"/>
          <w:numId w:val="2"/>
        </w:numPr>
        <w:rPr>
          <w:color w:val="E8677E"/>
        </w:rPr>
      </w:pPr>
      <w:r w:rsidRPr="00284243">
        <w:rPr>
          <w:rFonts w:ascii="Segoe UI" w:hAnsi="Segoe UI" w:cs="Segoe UI"/>
          <w:color w:val="B1F321"/>
          <w:sz w:val="27"/>
          <w:szCs w:val="27"/>
          <w:shd w:val="clear" w:color="auto" w:fill="FFFFFF"/>
        </w:rPr>
        <w:t>Phase 2 trials can provide important guidance for refinements in the treatment regimen and outcome measurement for subsequent Phase 2 and Phase 3 trials. A Phase 2 study provides further opportunity to further refine the optimal dose, timing, and treatment regimen (</w:t>
      </w:r>
      <w:proofErr w:type="spellStart"/>
      <w:r w:rsidRPr="00284243">
        <w:rPr>
          <w:rFonts w:ascii="Segoe UI" w:hAnsi="Segoe UI" w:cs="Segoe UI"/>
          <w:color w:val="B1F321"/>
          <w:sz w:val="27"/>
          <w:szCs w:val="27"/>
          <w:shd w:val="clear" w:color="auto" w:fill="FFFFFF"/>
        </w:rPr>
        <w:t>eg</w:t>
      </w:r>
      <w:proofErr w:type="spellEnd"/>
      <w:r w:rsidRPr="00284243">
        <w:rPr>
          <w:rFonts w:ascii="Segoe UI" w:hAnsi="Segoe UI" w:cs="Segoe UI"/>
          <w:color w:val="B1F321"/>
          <w:sz w:val="27"/>
          <w:szCs w:val="27"/>
          <w:shd w:val="clear" w:color="auto" w:fill="FFFFFF"/>
        </w:rPr>
        <w:t xml:space="preserve">, concomitant interventions, drug infusion or cellular transplant location, and other potential </w:t>
      </w:r>
      <w:r w:rsidRPr="00284243">
        <w:rPr>
          <w:rFonts w:ascii="Segoe UI" w:hAnsi="Segoe UI" w:cs="Segoe UI"/>
          <w:color w:val="B1F321"/>
          <w:sz w:val="27"/>
          <w:szCs w:val="27"/>
          <w:shd w:val="clear" w:color="auto" w:fill="FFFFFF"/>
        </w:rPr>
        <w:lastRenderedPageBreak/>
        <w:t>confounding variables) for the more definitive Phase 3 trial</w:t>
      </w:r>
    </w:p>
    <w:p w14:paraId="25B4A7B2" w14:textId="382FD6EC" w:rsidR="005F0B96" w:rsidRDefault="005F0B96" w:rsidP="00837CA9">
      <w:pPr>
        <w:pStyle w:val="ListParagraph"/>
        <w:numPr>
          <w:ilvl w:val="2"/>
          <w:numId w:val="2"/>
        </w:numPr>
        <w:rPr>
          <w:color w:val="FF0000"/>
        </w:rPr>
      </w:pPr>
      <w:r>
        <w:rPr>
          <w:color w:val="FF0000"/>
        </w:rPr>
        <w:t xml:space="preserve">Proof of concept </w:t>
      </w:r>
      <w:r w:rsidR="002D4776">
        <w:rPr>
          <w:color w:val="FF0000"/>
        </w:rPr>
        <w:t xml:space="preserve">-dose dependent </w:t>
      </w:r>
      <w:proofErr w:type="spellStart"/>
      <w:r w:rsidR="002D4776">
        <w:rPr>
          <w:color w:val="FF0000"/>
        </w:rPr>
        <w:t>relationaship</w:t>
      </w:r>
      <w:proofErr w:type="spellEnd"/>
      <w:r w:rsidR="002D4776">
        <w:rPr>
          <w:color w:val="FF0000"/>
        </w:rPr>
        <w:t xml:space="preserve"> </w:t>
      </w:r>
      <w:r w:rsidR="009413A9">
        <w:rPr>
          <w:color w:val="FF0000"/>
        </w:rPr>
        <w:t xml:space="preserve">between drug and </w:t>
      </w:r>
      <w:proofErr w:type="spellStart"/>
      <w:r w:rsidR="009413A9">
        <w:rPr>
          <w:color w:val="FF0000"/>
        </w:rPr>
        <w:t>pharmocodynamics</w:t>
      </w:r>
      <w:proofErr w:type="spellEnd"/>
    </w:p>
    <w:p w14:paraId="764BBA02" w14:textId="77777777" w:rsidR="005F0B96" w:rsidRDefault="005F0B96" w:rsidP="005F0B96">
      <w:pPr>
        <w:pStyle w:val="ListParagraph"/>
        <w:numPr>
          <w:ilvl w:val="3"/>
          <w:numId w:val="2"/>
        </w:numPr>
        <w:rPr>
          <w:color w:val="FF0000"/>
        </w:rPr>
      </w:pPr>
      <w:r>
        <w:rPr>
          <w:color w:val="FF0000"/>
        </w:rPr>
        <w:t xml:space="preserve">Evidence of target engagement </w:t>
      </w:r>
    </w:p>
    <w:p w14:paraId="545FB265" w14:textId="70D8E05D" w:rsidR="005F0B96" w:rsidRDefault="005F0B96" w:rsidP="005F0B96">
      <w:pPr>
        <w:pStyle w:val="ListParagraph"/>
        <w:numPr>
          <w:ilvl w:val="3"/>
          <w:numId w:val="2"/>
        </w:numPr>
        <w:rPr>
          <w:color w:val="000000" w:themeColor="text1"/>
        </w:rPr>
      </w:pPr>
      <w:r w:rsidRPr="005F0B96">
        <w:rPr>
          <w:color w:val="000000" w:themeColor="text1"/>
        </w:rPr>
        <w:t>Usually from a biomarker</w:t>
      </w:r>
    </w:p>
    <w:p w14:paraId="4B244220" w14:textId="3352197E" w:rsidR="005F0B96" w:rsidRDefault="005F0B96" w:rsidP="005F0B96">
      <w:pPr>
        <w:pStyle w:val="ListParagraph"/>
        <w:numPr>
          <w:ilvl w:val="3"/>
          <w:numId w:val="2"/>
        </w:numPr>
        <w:rPr>
          <w:color w:val="000000" w:themeColor="text1"/>
        </w:rPr>
      </w:pPr>
      <w:r w:rsidRPr="00616DC4">
        <w:rPr>
          <w:color w:val="000000" w:themeColor="text1"/>
        </w:rPr>
        <w:t>many surrogate endpoints in AD</w:t>
      </w:r>
      <w:r>
        <w:rPr>
          <w:color w:val="000000" w:themeColor="text1"/>
        </w:rPr>
        <w:t xml:space="preserve">—two examples below </w:t>
      </w:r>
      <w:r w:rsidR="00002A63">
        <w:rPr>
          <w:color w:val="000000" w:themeColor="text1"/>
        </w:rPr>
        <w:t>in yellow</w:t>
      </w:r>
    </w:p>
    <w:p w14:paraId="0BEF417D" w14:textId="2A6240FD" w:rsidR="005F0B96" w:rsidRPr="00002A63" w:rsidRDefault="005F0B96" w:rsidP="005F0B96">
      <w:pPr>
        <w:pStyle w:val="ListParagraph"/>
        <w:numPr>
          <w:ilvl w:val="3"/>
          <w:numId w:val="2"/>
        </w:numPr>
        <w:rPr>
          <w:color w:val="002060"/>
        </w:rPr>
      </w:pPr>
      <w:r w:rsidRPr="005F0B96">
        <w:rPr>
          <w:rFonts w:ascii="Arial" w:hAnsi="Arial" w:cs="Arial"/>
          <w:color w:val="002060"/>
          <w:shd w:val="clear" w:color="auto" w:fill="FFFFFF"/>
        </w:rPr>
        <w:t>A common misperception is that biomarkers need regulatory approval to be used in progressive MS phase 2 trials. Most progressive MS phase 3 trials had no phase 2 trials demonstrating efficacy, which highlights how regulators do not require any evidence of efficacy from phase 2 trials. Similarly, T2 and gadolinium-enhancing lesions are typical primary outcomes for most RRMS phase 2 trials, yet they have never received formal regulatory approval for this purpose. The regulatory focus in phase 2 trials is on safety; proof-of-concept efficacy (</w:t>
      </w:r>
      <w:proofErr w:type="gramStart"/>
      <w:r w:rsidRPr="005F0B96">
        <w:rPr>
          <w:rFonts w:ascii="Arial" w:hAnsi="Arial" w:cs="Arial"/>
          <w:color w:val="002060"/>
          <w:shd w:val="clear" w:color="auto" w:fill="FFFFFF"/>
        </w:rPr>
        <w:t>i.e.</w:t>
      </w:r>
      <w:proofErr w:type="gramEnd"/>
      <w:r w:rsidRPr="005F0B96">
        <w:rPr>
          <w:rFonts w:ascii="Arial" w:hAnsi="Arial" w:cs="Arial"/>
          <w:color w:val="002060"/>
          <w:shd w:val="clear" w:color="auto" w:fill="FFFFFF"/>
        </w:rPr>
        <w:t xml:space="preserve"> using a biomarker) generally is not a regulatory concern in phase 2 trials.</w:t>
      </w:r>
    </w:p>
    <w:p w14:paraId="1663E9D4" w14:textId="5FED9D7E" w:rsidR="00002A63" w:rsidRPr="00C3754A" w:rsidRDefault="00002A63" w:rsidP="00195F1B">
      <w:pPr>
        <w:pStyle w:val="ListParagraph"/>
        <w:numPr>
          <w:ilvl w:val="3"/>
          <w:numId w:val="2"/>
        </w:numPr>
        <w:rPr>
          <w:color w:val="002060"/>
        </w:rPr>
      </w:pPr>
      <w:r w:rsidRPr="00002A63">
        <w:rPr>
          <w:rFonts w:ascii="Arial" w:hAnsi="Arial" w:cs="Arial"/>
          <w:color w:val="002060"/>
          <w:shd w:val="clear" w:color="auto" w:fill="FFFFFF"/>
        </w:rPr>
        <w:t xml:space="preserve">The choice of phase 2 outcome is key to any trial’s design, and the lack of consensus regarding a reliable, sensitive, dynamic biomarker for progressive MS is a challenge. Brain atrophy is the current standard, but therapeutic lag and pseudo-atrophy from anti-inflammatory effects of some therapies can confound measures of brain atrophy. Delaying the baseline or re-baselining the measurements or MRI scans can help to reduce this </w:t>
      </w:r>
      <w:proofErr w:type="gramStart"/>
      <w:r w:rsidRPr="00002A63">
        <w:rPr>
          <w:rFonts w:ascii="Arial" w:hAnsi="Arial" w:cs="Arial"/>
          <w:color w:val="002060"/>
          <w:shd w:val="clear" w:color="auto" w:fill="FFFFFF"/>
        </w:rPr>
        <w:t>confounding, but</w:t>
      </w:r>
      <w:proofErr w:type="gramEnd"/>
      <w:r w:rsidRPr="00002A63">
        <w:rPr>
          <w:rFonts w:ascii="Arial" w:hAnsi="Arial" w:cs="Arial"/>
          <w:color w:val="002060"/>
          <w:shd w:val="clear" w:color="auto" w:fill="FFFFFF"/>
        </w:rPr>
        <w:t xml:space="preserve"> can decrease study power by shortening the interval of outcome assessment, and adds to the complexity of the study.</w:t>
      </w:r>
    </w:p>
    <w:p w14:paraId="39BFC98F" w14:textId="0FAB94E6" w:rsidR="00C3754A" w:rsidRPr="00C57801" w:rsidRDefault="00C3754A" w:rsidP="00C3754A">
      <w:pPr>
        <w:pStyle w:val="ListParagraph"/>
        <w:numPr>
          <w:ilvl w:val="3"/>
          <w:numId w:val="2"/>
        </w:numPr>
        <w:rPr>
          <w:rFonts w:ascii="Palatino" w:hAnsi="Palatino"/>
          <w:color w:val="525252" w:themeColor="accent3" w:themeShade="80"/>
          <w:sz w:val="27"/>
          <w:szCs w:val="27"/>
          <w:shd w:val="clear" w:color="auto" w:fill="FFFFFF"/>
        </w:rPr>
      </w:pPr>
      <w:proofErr w:type="spellStart"/>
      <w:r w:rsidRPr="00C57801">
        <w:rPr>
          <w:rFonts w:ascii="Palatino" w:hAnsi="Palatino"/>
          <w:color w:val="525252" w:themeColor="accent3" w:themeShade="80"/>
          <w:sz w:val="27"/>
          <w:szCs w:val="27"/>
          <w:shd w:val="clear" w:color="auto" w:fill="FFFFFF"/>
        </w:rPr>
        <w:t>Tramiprosate</w:t>
      </w:r>
      <w:proofErr w:type="spellEnd"/>
      <w:r w:rsidRPr="00C57801">
        <w:rPr>
          <w:rFonts w:ascii="Palatino" w:hAnsi="Palatino"/>
          <w:color w:val="525252" w:themeColor="accent3" w:themeShade="80"/>
          <w:sz w:val="27"/>
          <w:szCs w:val="27"/>
          <w:shd w:val="clear" w:color="auto" w:fill="FFFFFF"/>
        </w:rPr>
        <w:t xml:space="preserve"> (</w:t>
      </w:r>
      <w:proofErr w:type="spellStart"/>
      <w:r w:rsidRPr="00C57801">
        <w:rPr>
          <w:rFonts w:ascii="Palatino" w:hAnsi="Palatino"/>
          <w:color w:val="525252" w:themeColor="accent3" w:themeShade="80"/>
          <w:sz w:val="27"/>
          <w:szCs w:val="27"/>
          <w:shd w:val="clear" w:color="auto" w:fill="FFFFFF"/>
        </w:rPr>
        <w:t>Alzhemed</w:t>
      </w:r>
      <w:proofErr w:type="spellEnd"/>
      <w:r w:rsidRPr="00C57801">
        <w:rPr>
          <w:rFonts w:ascii="Palatino" w:hAnsi="Palatino"/>
          <w:color w:val="525252" w:themeColor="accent3" w:themeShade="80"/>
          <w:sz w:val="27"/>
          <w:szCs w:val="27"/>
          <w:shd w:val="clear" w:color="auto" w:fill="FFFFFF"/>
        </w:rPr>
        <w:t>) was a putative anti–Aβ-aggregation compound, but this mechanism was not proven in its phase 2 trials, and the agent failed phase 3 without evidence that it had efficiently entered the CNS and engaged the Aβ target robustly</w:t>
      </w:r>
    </w:p>
    <w:p w14:paraId="447BF061" w14:textId="1E54FFD7" w:rsidR="00284243" w:rsidRPr="009413A9"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designed to identify whether a therapeutic effect is likely to be present</w:t>
      </w:r>
    </w:p>
    <w:p w14:paraId="11E08A23" w14:textId="77777777" w:rsidR="009413A9" w:rsidRPr="009413A9" w:rsidRDefault="009413A9" w:rsidP="009413A9">
      <w:pPr>
        <w:pStyle w:val="ListParagraph"/>
        <w:numPr>
          <w:ilvl w:val="3"/>
          <w:numId w:val="2"/>
        </w:numPr>
        <w:rPr>
          <w:color w:val="BF8F00" w:themeColor="accent4" w:themeShade="BF"/>
        </w:rPr>
      </w:pPr>
      <w:r w:rsidRPr="009413A9">
        <w:rPr>
          <w:color w:val="BF8F00" w:themeColor="accent4" w:themeShade="BF"/>
        </w:rPr>
        <w:t>(i.e., that the target has been engaged in the CNS)</w:t>
      </w:r>
    </w:p>
    <w:p w14:paraId="564FFA99" w14:textId="77777777" w:rsidR="009413A9" w:rsidRPr="009413A9" w:rsidRDefault="009413A9" w:rsidP="009413A9">
      <w:pPr>
        <w:pStyle w:val="ListParagraph"/>
        <w:numPr>
          <w:ilvl w:val="3"/>
          <w:numId w:val="2"/>
        </w:numPr>
        <w:rPr>
          <w:color w:val="BF8F00" w:themeColor="accent4" w:themeShade="BF"/>
        </w:rPr>
      </w:pPr>
      <w:r w:rsidRPr="009413A9">
        <w:rPr>
          <w:color w:val="BF8F00" w:themeColor="accent4" w:themeShade="BF"/>
        </w:rPr>
        <w:t>require biomarkers.</w:t>
      </w:r>
    </w:p>
    <w:p w14:paraId="3DE7A85B" w14:textId="77777777" w:rsidR="009413A9" w:rsidRPr="00284243" w:rsidRDefault="009413A9" w:rsidP="009413A9">
      <w:pPr>
        <w:pStyle w:val="ListParagraph"/>
        <w:numPr>
          <w:ilvl w:val="4"/>
          <w:numId w:val="2"/>
        </w:numPr>
        <w:rPr>
          <w:color w:val="B1F321"/>
        </w:rPr>
      </w:pPr>
    </w:p>
    <w:p w14:paraId="14FC6D99" w14:textId="5AB451EA" w:rsidR="00837CA9" w:rsidRDefault="00837CA9" w:rsidP="00837CA9">
      <w:pPr>
        <w:pStyle w:val="ListParagraph"/>
        <w:numPr>
          <w:ilvl w:val="2"/>
          <w:numId w:val="2"/>
        </w:numPr>
        <w:rPr>
          <w:color w:val="FF0000"/>
        </w:rPr>
      </w:pPr>
      <w:r>
        <w:rPr>
          <w:color w:val="FF0000"/>
        </w:rPr>
        <w:t>Evidence of clinical efficacy</w:t>
      </w:r>
    </w:p>
    <w:p w14:paraId="0C82EBC0" w14:textId="108CBB2C" w:rsidR="00616DC4" w:rsidRDefault="00616DC4" w:rsidP="00616DC4">
      <w:pPr>
        <w:pStyle w:val="ListParagraph"/>
        <w:numPr>
          <w:ilvl w:val="3"/>
          <w:numId w:val="2"/>
        </w:numPr>
        <w:rPr>
          <w:color w:val="000000" w:themeColor="text1"/>
        </w:rPr>
      </w:pPr>
      <w:r w:rsidRPr="00616DC4">
        <w:rPr>
          <w:color w:val="000000" w:themeColor="text1"/>
        </w:rPr>
        <w:t>How is “clinical” defined in these contexts</w:t>
      </w:r>
    </w:p>
    <w:p w14:paraId="01F53392" w14:textId="1F91DB9A" w:rsidR="005F0B96" w:rsidRDefault="005F0B96" w:rsidP="00616DC4">
      <w:pPr>
        <w:pStyle w:val="ListParagraph"/>
        <w:numPr>
          <w:ilvl w:val="3"/>
          <w:numId w:val="2"/>
        </w:numPr>
        <w:rPr>
          <w:color w:val="000000" w:themeColor="text1"/>
        </w:rPr>
      </w:pPr>
      <w:r>
        <w:rPr>
          <w:color w:val="000000" w:themeColor="text1"/>
        </w:rPr>
        <w:t xml:space="preserve">This is what is mainly missing </w:t>
      </w:r>
      <w:r w:rsidR="00002A63">
        <w:rPr>
          <w:color w:val="000000" w:themeColor="text1"/>
        </w:rPr>
        <w:t>from examples that I am finding</w:t>
      </w:r>
    </w:p>
    <w:p w14:paraId="39A25380" w14:textId="58BFC56D" w:rsidR="00284243" w:rsidRPr="009063D8" w:rsidRDefault="00284243" w:rsidP="008345E3">
      <w:pPr>
        <w:pStyle w:val="ListParagraph"/>
        <w:numPr>
          <w:ilvl w:val="3"/>
          <w:numId w:val="2"/>
        </w:numPr>
        <w:rPr>
          <w:color w:val="B1F321"/>
        </w:rPr>
      </w:pPr>
      <w:r w:rsidRPr="00284243">
        <w:rPr>
          <w:rFonts w:ascii="Segoe UI" w:hAnsi="Segoe UI" w:cs="Segoe UI"/>
          <w:color w:val="B1F321"/>
          <w:sz w:val="27"/>
          <w:szCs w:val="27"/>
          <w:shd w:val="clear" w:color="auto" w:fill="FFFFFF"/>
        </w:rPr>
        <w:t xml:space="preserve">Even though most Phase 2 trials declare a primary clinical end point and outcome threshold, they should </w:t>
      </w:r>
      <w:r w:rsidRPr="00284243">
        <w:rPr>
          <w:rFonts w:ascii="Segoe UI" w:hAnsi="Segoe UI" w:cs="Segoe UI"/>
          <w:color w:val="B1F321"/>
          <w:sz w:val="27"/>
          <w:szCs w:val="27"/>
          <w:shd w:val="clear" w:color="auto" w:fill="FFFFFF"/>
        </w:rPr>
        <w:lastRenderedPageBreak/>
        <w:t xml:space="preserve">also evaluate </w:t>
      </w:r>
      <w:proofErr w:type="gramStart"/>
      <w:r w:rsidRPr="00284243">
        <w:rPr>
          <w:rFonts w:ascii="Segoe UI" w:hAnsi="Segoe UI" w:cs="Segoe UI"/>
          <w:color w:val="B1F321"/>
          <w:sz w:val="27"/>
          <w:szCs w:val="27"/>
          <w:shd w:val="clear" w:color="auto" w:fill="FFFFFF"/>
        </w:rPr>
        <w:t>a number of</w:t>
      </w:r>
      <w:proofErr w:type="gramEnd"/>
      <w:r w:rsidRPr="00284243">
        <w:rPr>
          <w:rFonts w:ascii="Segoe UI" w:hAnsi="Segoe UI" w:cs="Segoe UI"/>
          <w:color w:val="B1F321"/>
          <w:sz w:val="27"/>
          <w:szCs w:val="27"/>
          <w:shd w:val="clear" w:color="auto" w:fill="FFFFFF"/>
        </w:rPr>
        <w:t xml:space="preserve"> different clinical endpoints (secondary outcomes) to guide the selection of the most definitive Phase 3 primary outcome.</w:t>
      </w:r>
    </w:p>
    <w:p w14:paraId="59D7EF9A" w14:textId="628B96E5" w:rsidR="009063D8" w:rsidRDefault="009063D8" w:rsidP="009063D8">
      <w:pPr>
        <w:pStyle w:val="ListParagraph"/>
        <w:numPr>
          <w:ilvl w:val="3"/>
          <w:numId w:val="2"/>
        </w:numPr>
        <w:rPr>
          <w:color w:val="BF8F00" w:themeColor="accent4" w:themeShade="BF"/>
        </w:rPr>
      </w:pPr>
      <w:r w:rsidRPr="009063D8">
        <w:rPr>
          <w:color w:val="BF8F00" w:themeColor="accent4" w:themeShade="BF"/>
        </w:rPr>
        <w:t xml:space="preserve">Ideally, phase II trials would demonstrate that clinical end points are affected, although the difficulties in assessing clinical effects in small phase II trials with short durations are acknowledged, and larger longer trials have obvious drawbacks (see later in the text). Decisions to move on to phase III should at a minimum be based on safety and valid biomarker considerations that are consistent with mechanism of action in phase II, although this only partially de-risks promotion to phase III. 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 Perceived clinical efficacy from phase </w:t>
      </w:r>
      <w:proofErr w:type="spellStart"/>
      <w:r w:rsidRPr="009063D8">
        <w:rPr>
          <w:color w:val="BF8F00" w:themeColor="accent4" w:themeShade="BF"/>
        </w:rPr>
        <w:t>IIa</w:t>
      </w:r>
      <w:proofErr w:type="spellEnd"/>
      <w:r w:rsidRPr="009063D8">
        <w:rPr>
          <w:color w:val="BF8F00" w:themeColor="accent4" w:themeShade="BF"/>
        </w:rPr>
        <w:t xml:space="preserve"> trials may be illusory if based on nonsignificant trends. Thus, single phase II AD trials may be too small and underpowered to allow for clear decision making based on clinical efficacy measures alone, again suggesting that the rigor of biomarker-based proof of mechanism is critical. 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 Although the use of futility analyses for clinical efficacy data in phase II is of interest, this approach has not yet been demonstrated to improve decision making for phase III</w:t>
      </w:r>
    </w:p>
    <w:p w14:paraId="72C4F308" w14:textId="6B741B59" w:rsidR="00082D3C" w:rsidRDefault="00082D3C" w:rsidP="00082D3C">
      <w:pPr>
        <w:pStyle w:val="ListParagraph"/>
        <w:numPr>
          <w:ilvl w:val="3"/>
          <w:numId w:val="2"/>
        </w:numPr>
        <w:rPr>
          <w:color w:val="BF8F00" w:themeColor="accent4" w:themeShade="BF"/>
        </w:rPr>
      </w:pPr>
      <w:r w:rsidRPr="00082D3C">
        <w:rPr>
          <w:color w:val="BF8F00" w:themeColor="accent4" w:themeShade="BF"/>
        </w:rPr>
        <w:t xml:space="preserve">Achieving a predetermined clinical end point is desirable in phase II, but in MCI and early AD, this is difficult because there are no firmly established end points </w:t>
      </w:r>
    </w:p>
    <w:p w14:paraId="604A1C3E" w14:textId="162A5A8E" w:rsidR="001F1597" w:rsidRPr="00082D3C" w:rsidRDefault="001F1597" w:rsidP="00082D3C">
      <w:pPr>
        <w:pStyle w:val="ListParagraph"/>
        <w:numPr>
          <w:ilvl w:val="3"/>
          <w:numId w:val="2"/>
        </w:numPr>
        <w:rPr>
          <w:color w:val="BF8F00" w:themeColor="accent4" w:themeShade="BF"/>
        </w:rPr>
      </w:pPr>
      <w:r w:rsidRPr="005F0B96">
        <w:rPr>
          <w:rFonts w:ascii="Arial" w:hAnsi="Arial" w:cs="Arial"/>
          <w:color w:val="002060"/>
          <w:shd w:val="clear" w:color="auto" w:fill="FFFFFF"/>
        </w:rPr>
        <w:t>Most progressive MS phase 3 trials had no phase 2 trials demonstrating efficacy, which highlights how regulators do not require any evidence of efficacy from phase 2 trials.</w:t>
      </w:r>
    </w:p>
    <w:p w14:paraId="5005CE39" w14:textId="77777777" w:rsidR="009063D8" w:rsidRPr="00082D3C" w:rsidRDefault="009063D8" w:rsidP="00082D3C">
      <w:pPr>
        <w:pStyle w:val="ListParagraph"/>
        <w:ind w:left="2880"/>
        <w:rPr>
          <w:color w:val="BF8F00" w:themeColor="accent4" w:themeShade="BF"/>
        </w:rPr>
      </w:pPr>
    </w:p>
    <w:p w14:paraId="735D198A" w14:textId="7267C37E" w:rsidR="00837CA9" w:rsidRDefault="00837CA9" w:rsidP="00837CA9">
      <w:pPr>
        <w:pStyle w:val="ListParagraph"/>
        <w:numPr>
          <w:ilvl w:val="2"/>
          <w:numId w:val="2"/>
        </w:numPr>
        <w:rPr>
          <w:color w:val="000000" w:themeColor="text1"/>
        </w:rPr>
      </w:pPr>
      <w:r w:rsidRPr="0024327B">
        <w:rPr>
          <w:color w:val="000000" w:themeColor="text1"/>
        </w:rPr>
        <w:t>Side effects</w:t>
      </w:r>
      <w:r w:rsidR="00256FAC">
        <w:rPr>
          <w:color w:val="000000" w:themeColor="text1"/>
        </w:rPr>
        <w:t xml:space="preserve"> </w:t>
      </w:r>
      <w:r w:rsidR="00002A63">
        <w:rPr>
          <w:color w:val="000000" w:themeColor="text1"/>
        </w:rPr>
        <w:t>mapped</w:t>
      </w:r>
    </w:p>
    <w:p w14:paraId="11C3B0D0" w14:textId="34C28008" w:rsidR="00F3770A" w:rsidRDefault="00F3770A" w:rsidP="00F3770A">
      <w:pPr>
        <w:pStyle w:val="ListParagraph"/>
        <w:numPr>
          <w:ilvl w:val="3"/>
          <w:numId w:val="2"/>
        </w:numPr>
        <w:rPr>
          <w:color w:val="C00000"/>
        </w:rPr>
      </w:pPr>
      <w:r w:rsidRPr="00F3770A">
        <w:rPr>
          <w:color w:val="C00000"/>
        </w:rPr>
        <w:t>Has never been a problem for neuroprotective drugs-all safe even in phase 3 trials without earlier phase 2</w:t>
      </w:r>
    </w:p>
    <w:p w14:paraId="24B67CDD" w14:textId="62799EDD" w:rsidR="00284243" w:rsidRPr="00A10FB6"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gather more evidence of the intervention's safety</w:t>
      </w:r>
    </w:p>
    <w:p w14:paraId="2112FBC1" w14:textId="23957AAC" w:rsidR="00A10FB6" w:rsidRPr="00A10FB6" w:rsidRDefault="00A10FB6" w:rsidP="00A10FB6">
      <w:pPr>
        <w:pStyle w:val="ListParagraph"/>
        <w:numPr>
          <w:ilvl w:val="3"/>
          <w:numId w:val="2"/>
        </w:numPr>
        <w:rPr>
          <w:color w:val="EA85C7"/>
        </w:rPr>
      </w:pPr>
      <w:r w:rsidRPr="00A10FB6">
        <w:rPr>
          <w:rFonts w:ascii="Segoe UI" w:hAnsi="Segoe UI" w:cs="Segoe UI"/>
          <w:color w:val="EA85C7"/>
          <w:sz w:val="27"/>
          <w:szCs w:val="27"/>
          <w:shd w:val="clear" w:color="auto" w:fill="FFFFFF"/>
        </w:rPr>
        <w:t xml:space="preserve">Safety is different in </w:t>
      </w:r>
      <w:proofErr w:type="spellStart"/>
      <w:r w:rsidRPr="00A10FB6">
        <w:rPr>
          <w:rFonts w:ascii="Segoe UI" w:hAnsi="Segoe UI" w:cs="Segoe UI"/>
          <w:color w:val="EA85C7"/>
          <w:sz w:val="27"/>
          <w:szCs w:val="27"/>
          <w:shd w:val="clear" w:color="auto" w:fill="FFFFFF"/>
        </w:rPr>
        <w:t>CnS</w:t>
      </w:r>
      <w:proofErr w:type="spellEnd"/>
      <w:r w:rsidRPr="00A10FB6">
        <w:rPr>
          <w:rFonts w:ascii="Segoe UI" w:hAnsi="Segoe UI" w:cs="Segoe UI"/>
          <w:color w:val="EA85C7"/>
          <w:sz w:val="27"/>
          <w:szCs w:val="27"/>
          <w:shd w:val="clear" w:color="auto" w:fill="FFFFFF"/>
        </w:rPr>
        <w:t xml:space="preserve"> because it impacts personality and behavior </w:t>
      </w:r>
    </w:p>
    <w:p w14:paraId="388FCBF6" w14:textId="47F6F578" w:rsidR="00A10FB6" w:rsidRPr="00A10FB6" w:rsidRDefault="00A10FB6" w:rsidP="00A10FB6">
      <w:pPr>
        <w:pStyle w:val="ListParagraph"/>
        <w:numPr>
          <w:ilvl w:val="3"/>
          <w:numId w:val="2"/>
        </w:numPr>
        <w:rPr>
          <w:color w:val="EA85C7"/>
        </w:rPr>
      </w:pPr>
      <w:r>
        <w:rPr>
          <w:rFonts w:ascii="Segoe UI" w:hAnsi="Segoe UI" w:cs="Segoe UI"/>
          <w:color w:val="EA85C7"/>
          <w:sz w:val="27"/>
          <w:szCs w:val="27"/>
          <w:shd w:val="clear" w:color="auto" w:fill="FFFFFF"/>
        </w:rPr>
        <w:t>Sometimes the side effects hit later or could have been given for longer or higher doses-lots of citations here</w:t>
      </w:r>
    </w:p>
    <w:p w14:paraId="7E516EE1" w14:textId="64B9CEA2" w:rsidR="00284243" w:rsidRPr="00284243" w:rsidRDefault="00284243" w:rsidP="00284243">
      <w:pPr>
        <w:pStyle w:val="ListParagraph"/>
        <w:numPr>
          <w:ilvl w:val="2"/>
          <w:numId w:val="2"/>
        </w:numPr>
        <w:rPr>
          <w:color w:val="000000" w:themeColor="text1"/>
        </w:rPr>
      </w:pPr>
      <w:r w:rsidRPr="00284243">
        <w:rPr>
          <w:rFonts w:ascii="Segoe UI" w:hAnsi="Segoe UI" w:cs="Segoe UI"/>
          <w:color w:val="000000" w:themeColor="text1"/>
          <w:sz w:val="27"/>
          <w:szCs w:val="27"/>
          <w:shd w:val="clear" w:color="auto" w:fill="FFFFFF"/>
        </w:rPr>
        <w:lastRenderedPageBreak/>
        <w:t xml:space="preserve">Population </w:t>
      </w:r>
    </w:p>
    <w:p w14:paraId="67B259AE" w14:textId="77777777" w:rsidR="00284243" w:rsidRPr="00215294" w:rsidRDefault="00284243" w:rsidP="00284243">
      <w:pPr>
        <w:pStyle w:val="ListParagraph"/>
        <w:numPr>
          <w:ilvl w:val="3"/>
          <w:numId w:val="2"/>
        </w:numPr>
        <w:rPr>
          <w:color w:val="B1F321"/>
        </w:rPr>
      </w:pPr>
      <w:r w:rsidRPr="00284243">
        <w:rPr>
          <w:rFonts w:ascii="Segoe UI" w:hAnsi="Segoe UI" w:cs="Segoe UI"/>
          <w:color w:val="B1F321"/>
          <w:sz w:val="27"/>
          <w:szCs w:val="27"/>
          <w:shd w:val="clear" w:color="auto" w:fill="FFFFFF"/>
        </w:rPr>
        <w:t>As the patient population under investigation is expanded to include a more heterogeneous group of subjects, appropriate sizing of the trial and consideration of stratification strategies become critically important (</w:t>
      </w:r>
      <w:proofErr w:type="spellStart"/>
      <w:r w:rsidRPr="00284243">
        <w:rPr>
          <w:rFonts w:ascii="Segoe UI" w:hAnsi="Segoe UI" w:cs="Segoe UI"/>
          <w:color w:val="B1F321"/>
          <w:sz w:val="27"/>
          <w:szCs w:val="27"/>
          <w:shd w:val="clear" w:color="auto" w:fill="FFFFFF"/>
        </w:rPr>
        <w:t>cf</w:t>
      </w:r>
      <w:proofErr w:type="spellEnd"/>
      <w:r w:rsidRPr="00284243">
        <w:rPr>
          <w:rFonts w:ascii="Segoe UI" w:hAnsi="Segoe UI" w:cs="Segoe UI"/>
          <w:color w:val="B1F321"/>
          <w:sz w:val="27"/>
          <w:szCs w:val="27"/>
          <w:shd w:val="clear" w:color="auto" w:fill="FFFFFF"/>
        </w:rPr>
        <w:t xml:space="preserve"> Steeves </w:t>
      </w:r>
      <w:r w:rsidRPr="00284243">
        <w:rPr>
          <w:rFonts w:ascii="Segoe UI" w:hAnsi="Segoe UI" w:cs="Segoe UI"/>
          <w:i/>
          <w:iCs/>
          <w:color w:val="B1F321"/>
          <w:sz w:val="27"/>
          <w:szCs w:val="27"/>
          <w:shd w:val="clear" w:color="auto" w:fill="FFFFFF"/>
        </w:rPr>
        <w:t>et al</w:t>
      </w:r>
      <w:hyperlink r:id="rId7" w:anchor="ref-CR1" w:tooltip="Steeves JD et al. Guidelines for the conduct of clinical trials for spinal cord injury (SCI) as developed by the ICCP Panel: Clinical trial outcome measures. Spinal Cord [E-pub ahead of print: 19 December 2006; doi:10.1038/sj.sc.3102008]." w:history="1">
        <w:r w:rsidRPr="00284243">
          <w:rPr>
            <w:rStyle w:val="Hyperlink"/>
            <w:rFonts w:ascii="Segoe UI" w:hAnsi="Segoe UI" w:cs="Segoe UI"/>
            <w:color w:val="B1F321"/>
            <w:sz w:val="20"/>
            <w:szCs w:val="20"/>
          </w:rPr>
          <w:t>1</w:t>
        </w:r>
      </w:hyperlink>
      <w:r w:rsidRPr="00284243">
        <w:rPr>
          <w:rFonts w:ascii="Segoe UI" w:hAnsi="Segoe UI" w:cs="Segoe UI"/>
          <w:color w:val="B1F321"/>
          <w:sz w:val="27"/>
          <w:szCs w:val="27"/>
          <w:shd w:val="clear" w:color="auto" w:fill="FFFFFF"/>
        </w:rPr>
        <w:t xml:space="preserve">). For this reason, it is best to design a Phase 3 protocol based closely on the design features of previous, smaller Phase 2 </w:t>
      </w:r>
      <w:r w:rsidRPr="00215294">
        <w:rPr>
          <w:rFonts w:ascii="Segoe UI" w:hAnsi="Segoe UI" w:cs="Segoe UI"/>
          <w:color w:val="B1F321"/>
          <w:sz w:val="27"/>
          <w:szCs w:val="27"/>
          <w:shd w:val="clear" w:color="auto" w:fill="FFFFFF"/>
        </w:rPr>
        <w:t>studies that allow a relevant power analysis to be made.</w:t>
      </w:r>
    </w:p>
    <w:p w14:paraId="47390347" w14:textId="1A3F8F7A" w:rsidR="00284243" w:rsidRPr="009063D8" w:rsidRDefault="00215294" w:rsidP="008345E3">
      <w:pPr>
        <w:pStyle w:val="ListParagraph"/>
        <w:numPr>
          <w:ilvl w:val="3"/>
          <w:numId w:val="2"/>
        </w:numPr>
        <w:rPr>
          <w:color w:val="B1F321"/>
        </w:rPr>
      </w:pPr>
      <w:r w:rsidRPr="00215294">
        <w:rPr>
          <w:rFonts w:ascii="Segoe UI" w:hAnsi="Segoe UI" w:cs="Segoe UI"/>
          <w:color w:val="B1F321"/>
          <w:sz w:val="27"/>
          <w:szCs w:val="27"/>
          <w:shd w:val="clear" w:color="auto" w:fill="FFFFFF"/>
        </w:rPr>
        <w:t>Depending on the strength of the clinical benefit provided by the therapeutic intervention, and careful analysis of existing data, a Phase 3 trial might also be expanded to include subjects with injuries in a broader interval of time-after-injury (</w:t>
      </w:r>
      <w:proofErr w:type="spellStart"/>
      <w:r w:rsidRPr="00215294">
        <w:rPr>
          <w:rFonts w:ascii="Segoe UI" w:hAnsi="Segoe UI" w:cs="Segoe UI"/>
          <w:color w:val="B1F321"/>
          <w:sz w:val="27"/>
          <w:szCs w:val="27"/>
          <w:shd w:val="clear" w:color="auto" w:fill="FFFFFF"/>
        </w:rPr>
        <w:t>eg</w:t>
      </w:r>
      <w:proofErr w:type="spellEnd"/>
      <w:r w:rsidRPr="00215294">
        <w:rPr>
          <w:rFonts w:ascii="Segoe UI" w:hAnsi="Segoe UI" w:cs="Segoe UI"/>
          <w:color w:val="B1F321"/>
          <w:sz w:val="27"/>
          <w:szCs w:val="27"/>
          <w:shd w:val="clear" w:color="auto" w:fill="FFFFFF"/>
        </w:rPr>
        <w:t>, the study of an acute intervention might be expanded to include subacute injury subjects). Such broadening of inclusion criteria at the stage of Phase 3 investigation should be supported by preclinical data, indicating efficacy at corresponding intervention time frames, and preceded by examination in a separate Phase 2 study, where dose–response relationships could be adjusted to the specific pharmacokinetics or pharmacodynamics of the new, expanded patient population</w:t>
      </w:r>
    </w:p>
    <w:p w14:paraId="41621D68" w14:textId="4D112C1A" w:rsidR="009063D8" w:rsidRDefault="009063D8" w:rsidP="009063D8">
      <w:pPr>
        <w:pStyle w:val="ListParagraph"/>
        <w:numPr>
          <w:ilvl w:val="3"/>
          <w:numId w:val="2"/>
        </w:numPr>
        <w:rPr>
          <w:color w:val="BF8F00" w:themeColor="accent4" w:themeShade="BF"/>
        </w:rPr>
      </w:pPr>
      <w:r w:rsidRPr="009063D8">
        <w:rPr>
          <w:color w:val="BF8F00" w:themeColor="accent4" w:themeShade="BF"/>
        </w:rPr>
        <w:t>The target must be active and relevant with respect to therapeutic manipulation in the phase of the disease being studied. As a corollary, given the mechanism of action of a particular compound, consideration should be given to determining whether the posited pharmacology is relevant at the stage of disease being studied. The target population should be identified as clearly as possible with these considerations in mind.</w:t>
      </w:r>
    </w:p>
    <w:p w14:paraId="26D5BB5C" w14:textId="4E4F8FE3" w:rsidR="00472A7B" w:rsidRPr="009063D8" w:rsidRDefault="00472A7B" w:rsidP="009063D8">
      <w:pPr>
        <w:pStyle w:val="ListParagraph"/>
        <w:numPr>
          <w:ilvl w:val="3"/>
          <w:numId w:val="2"/>
        </w:numPr>
        <w:rPr>
          <w:color w:val="BF8F00" w:themeColor="accent4" w:themeShade="BF"/>
        </w:rPr>
      </w:pPr>
      <w:r w:rsidRPr="009063D8">
        <w:rPr>
          <w:color w:val="BF8F00" w:themeColor="accent4" w:themeShade="BF"/>
        </w:rPr>
        <w:t xml:space="preserve">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w:t>
      </w:r>
      <w:bookmarkStart w:id="0" w:name="ZOTERO_TEMP_BOOKMARK"/>
      <w:r w:rsidR="007A3688">
        <w:rPr>
          <w:vertAlign w:val="superscript"/>
        </w:rPr>
        <w:t>5</w:t>
      </w:r>
      <w:bookmarkEnd w:id="0"/>
      <w:r w:rsidRPr="009063D8">
        <w:rPr>
          <w:color w:val="BF8F00" w:themeColor="accent4" w:themeShade="BF"/>
        </w:rPr>
        <w:t xml:space="preserve"> effect size generally decreases as the study populations become more heterogeneous in phase III.</w:t>
      </w:r>
    </w:p>
    <w:p w14:paraId="136FF04C" w14:textId="77777777" w:rsidR="009063D8" w:rsidRPr="00334948" w:rsidRDefault="009063D8" w:rsidP="00334948">
      <w:pPr>
        <w:rPr>
          <w:color w:val="B1F321"/>
        </w:rPr>
      </w:pPr>
    </w:p>
    <w:p w14:paraId="24C3CDE5" w14:textId="320D0D7E" w:rsidR="00CA2186" w:rsidRDefault="00C34C9C" w:rsidP="00CA2186">
      <w:pPr>
        <w:pStyle w:val="ListParagraph"/>
        <w:ind w:left="0"/>
      </w:pPr>
      <w:r>
        <w:t>Bypass</w:t>
      </w:r>
    </w:p>
    <w:p w14:paraId="0AD407A5" w14:textId="515409C0" w:rsidR="00474C8E" w:rsidRDefault="00474C8E" w:rsidP="00474C8E">
      <w:pPr>
        <w:pStyle w:val="ListParagraph"/>
        <w:numPr>
          <w:ilvl w:val="0"/>
          <w:numId w:val="2"/>
        </w:numPr>
        <w:rPr>
          <w:color w:val="70AD47" w:themeColor="accent6"/>
        </w:rPr>
      </w:pPr>
      <w:r w:rsidRPr="00C34C9C">
        <w:rPr>
          <w:color w:val="70AD47" w:themeColor="accent6"/>
        </w:rPr>
        <w:lastRenderedPageBreak/>
        <w:t xml:space="preserve">The </w:t>
      </w:r>
      <w:r>
        <w:rPr>
          <w:color w:val="70AD47" w:themeColor="accent6"/>
        </w:rPr>
        <w:t>Alzheimer’s</w:t>
      </w:r>
      <w:r w:rsidRPr="00C34C9C">
        <w:rPr>
          <w:color w:val="70AD47" w:themeColor="accent6"/>
        </w:rPr>
        <w:t xml:space="preserve"> disease literature is replete with phase 3 or pivotal trials that were undertaken without prior demonstration of proof of concept, efficacy evidence, or despite prior negative phase 2 efficacy studies. Examples include γ-secretase inhibitors and modulators, β-secretase inhibitors, amyloid-β antibodies,3</w:t>
      </w:r>
      <w:r>
        <w:rPr>
          <w:color w:val="70AD47" w:themeColor="accent6"/>
        </w:rPr>
        <w:t>,</w:t>
      </w:r>
      <w:r w:rsidRPr="00C34C9C">
        <w:rPr>
          <w:color w:val="70AD47" w:themeColor="accent6"/>
        </w:rPr>
        <w:t xml:space="preserve"> and some </w:t>
      </w:r>
      <w:r>
        <w:rPr>
          <w:color w:val="70AD47" w:themeColor="accent6"/>
        </w:rPr>
        <w:t>small molecules</w:t>
      </w:r>
      <w:r w:rsidRPr="00C34C9C">
        <w:rPr>
          <w:color w:val="70AD47" w:themeColor="accent6"/>
        </w:rPr>
        <w:t xml:space="preserve"> such </w:t>
      </w:r>
      <w:r>
        <w:rPr>
          <w:color w:val="70AD47" w:themeColor="accent6"/>
        </w:rPr>
        <w:t>as methylene</w:t>
      </w:r>
      <w:r w:rsidRPr="00C34C9C">
        <w:rPr>
          <w:color w:val="70AD47" w:themeColor="accent6"/>
        </w:rPr>
        <w:t xml:space="preserve"> blue4 and edonerpic.5For each, either no prior phase 2 efficacy trial was done or a phase 2 trial that did not show efficacy preceded the phase 3 trials.</w:t>
      </w:r>
    </w:p>
    <w:p w14:paraId="2006FAC5" w14:textId="1092982A" w:rsidR="00256FAC" w:rsidRDefault="00256FAC" w:rsidP="00474C8E">
      <w:pPr>
        <w:pStyle w:val="ListParagraph"/>
        <w:numPr>
          <w:ilvl w:val="0"/>
          <w:numId w:val="2"/>
        </w:numPr>
        <w:rPr>
          <w:color w:val="000000" w:themeColor="text1"/>
        </w:rPr>
      </w:pPr>
      <w:r w:rsidRPr="00256FAC">
        <w:rPr>
          <w:color w:val="000000" w:themeColor="text1"/>
        </w:rPr>
        <w:t>Reasons for Bypass</w:t>
      </w:r>
    </w:p>
    <w:p w14:paraId="62E42CB1" w14:textId="70996BFD" w:rsidR="004064FF" w:rsidRPr="004064FF" w:rsidRDefault="004064FF" w:rsidP="004064FF">
      <w:pPr>
        <w:pStyle w:val="ListParagraph"/>
        <w:numPr>
          <w:ilvl w:val="1"/>
          <w:numId w:val="2"/>
        </w:numPr>
        <w:rPr>
          <w:color w:val="FFC000" w:themeColor="accent4"/>
        </w:rPr>
      </w:pPr>
      <w:r w:rsidRPr="004064FF">
        <w:rPr>
          <w:color w:val="FFC000" w:themeColor="accent4"/>
        </w:rPr>
        <w:t>AD -</w:t>
      </w:r>
      <w:proofErr w:type="spellStart"/>
      <w:r w:rsidRPr="004064FF">
        <w:rPr>
          <w:color w:val="FFC000" w:themeColor="accent4"/>
        </w:rPr>
        <w:t>Hailmary</w:t>
      </w:r>
      <w:proofErr w:type="spellEnd"/>
    </w:p>
    <w:p w14:paraId="4809351A" w14:textId="244712B8" w:rsidR="00256FAC" w:rsidRPr="00256FAC" w:rsidRDefault="00256FAC" w:rsidP="004064FF">
      <w:pPr>
        <w:pStyle w:val="ListParagraph"/>
        <w:numPr>
          <w:ilvl w:val="2"/>
          <w:numId w:val="2"/>
        </w:numPr>
        <w:rPr>
          <w:color w:val="FFC000" w:themeColor="accent4"/>
        </w:rPr>
      </w:pPr>
      <w:r w:rsidRPr="00256FAC">
        <w:rPr>
          <w:rFonts w:ascii="Georgia" w:hAnsi="Georgia"/>
          <w:color w:val="FFC000" w:themeColor="accent4"/>
          <w:sz w:val="27"/>
          <w:szCs w:val="27"/>
        </w:rPr>
        <w:t>four of the Aβ-targeted clinical candidates collectively failed 93 times before being discontinued </w:t>
      </w:r>
      <w:hyperlink r:id="rId8" w:anchor="b0670" w:history="1">
        <w:r w:rsidRPr="00256FAC">
          <w:rPr>
            <w:rStyle w:val="Hyperlink"/>
            <w:rFonts w:ascii="Georgia" w:hAnsi="Georgia"/>
            <w:color w:val="FFC000" w:themeColor="accent4"/>
            <w:sz w:val="27"/>
            <w:szCs w:val="27"/>
            <w:u w:val="none"/>
          </w:rPr>
          <w:t>[134]</w:t>
        </w:r>
      </w:hyperlink>
      <w:r w:rsidRPr="00256FAC">
        <w:rPr>
          <w:rFonts w:ascii="Georgia" w:hAnsi="Georgia"/>
          <w:color w:val="FFC000" w:themeColor="accent4"/>
          <w:sz w:val="27"/>
          <w:szCs w:val="27"/>
        </w:rPr>
        <w:t>, a number that reflects a clinical culture in AD research that is highly invested in a Hail Mary pass-type approach, a term from American football that describes an effort made in desperation with a small chance of success.</w:t>
      </w:r>
    </w:p>
    <w:p w14:paraId="55A5E260" w14:textId="4D70B2BF" w:rsidR="00256FAC" w:rsidRPr="004064FF" w:rsidRDefault="002E7EDA" w:rsidP="004064FF">
      <w:pPr>
        <w:pStyle w:val="ListParagraph"/>
        <w:numPr>
          <w:ilvl w:val="1"/>
          <w:numId w:val="2"/>
        </w:numPr>
        <w:rPr>
          <w:color w:val="FFC000" w:themeColor="accent4"/>
        </w:rPr>
      </w:pPr>
      <w:r>
        <w:rPr>
          <w:rFonts w:ascii="Georgia" w:hAnsi="Georgia"/>
          <w:color w:val="806000" w:themeColor="accent4" w:themeShade="80"/>
          <w:sz w:val="27"/>
          <w:szCs w:val="27"/>
        </w:rPr>
        <w:t>Commercial concerns</w:t>
      </w:r>
    </w:p>
    <w:p w14:paraId="77862DF0" w14:textId="2DE1C645" w:rsidR="004064FF" w:rsidRPr="00616DC4" w:rsidRDefault="004064FF"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evenue forecasts if the drugs end up being approved </w:t>
      </w:r>
    </w:p>
    <w:p w14:paraId="49801A09" w14:textId="3CF30AA8" w:rsidR="00616DC4" w:rsidRPr="004064FF" w:rsidRDefault="00616DC4"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isk of development spread </w:t>
      </w:r>
      <w:proofErr w:type="gramStart"/>
      <w:r>
        <w:rPr>
          <w:rFonts w:ascii="Georgia" w:hAnsi="Georgia"/>
          <w:color w:val="806000" w:themeColor="accent4" w:themeShade="80"/>
          <w:sz w:val="27"/>
          <w:szCs w:val="27"/>
        </w:rPr>
        <w:t>our</w:t>
      </w:r>
      <w:proofErr w:type="gramEnd"/>
      <w:r>
        <w:rPr>
          <w:rFonts w:ascii="Georgia" w:hAnsi="Georgia"/>
          <w:color w:val="806000" w:themeColor="accent4" w:themeShade="80"/>
          <w:sz w:val="27"/>
          <w:szCs w:val="27"/>
        </w:rPr>
        <w:t xml:space="preserve"> among different companies that are independently invested</w:t>
      </w:r>
    </w:p>
    <w:p w14:paraId="7658BE22" w14:textId="48D0B0C3" w:rsidR="004064FF" w:rsidRPr="004064FF" w:rsidRDefault="004064FF" w:rsidP="004064FF">
      <w:pPr>
        <w:pStyle w:val="ListParagraph"/>
        <w:numPr>
          <w:ilvl w:val="1"/>
          <w:numId w:val="2"/>
        </w:numPr>
        <w:rPr>
          <w:color w:val="FFC000" w:themeColor="accent4"/>
        </w:rPr>
      </w:pPr>
      <w:r>
        <w:rPr>
          <w:rFonts w:ascii="Georgia" w:hAnsi="Georgia"/>
          <w:color w:val="806000" w:themeColor="accent4" w:themeShade="80"/>
          <w:sz w:val="27"/>
          <w:szCs w:val="27"/>
        </w:rPr>
        <w:t>Academic industrial complex</w:t>
      </w:r>
    </w:p>
    <w:p w14:paraId="65CD919E" w14:textId="6436A982" w:rsidR="00256FAC" w:rsidRPr="00CB3209" w:rsidRDefault="004064FF" w:rsidP="004064FF">
      <w:pPr>
        <w:pStyle w:val="ListParagraph"/>
        <w:numPr>
          <w:ilvl w:val="2"/>
          <w:numId w:val="2"/>
        </w:numPr>
        <w:rPr>
          <w:color w:val="FFC000" w:themeColor="accent4"/>
        </w:rPr>
      </w:pPr>
      <w:r>
        <w:rPr>
          <w:rFonts w:ascii="Georgia" w:hAnsi="Georgia"/>
          <w:color w:val="806000" w:themeColor="accent4" w:themeShade="80"/>
          <w:sz w:val="27"/>
          <w:szCs w:val="27"/>
        </w:rPr>
        <w:t xml:space="preserve">Researchers paid by industry in industry-funded trials </w:t>
      </w:r>
    </w:p>
    <w:p w14:paraId="6A5FA5C7" w14:textId="7503BCB5" w:rsidR="00F3770A" w:rsidRPr="00195F1B" w:rsidRDefault="00F3770A" w:rsidP="00195F1B">
      <w:pPr>
        <w:pStyle w:val="ListParagraph"/>
        <w:numPr>
          <w:ilvl w:val="1"/>
          <w:numId w:val="2"/>
        </w:numPr>
        <w:rPr>
          <w:color w:val="A53147"/>
        </w:rPr>
      </w:pPr>
      <w:r w:rsidRPr="00F3770A">
        <w:rPr>
          <w:color w:val="A53147"/>
        </w:rPr>
        <w:t xml:space="preserve">Intense competition </w:t>
      </w:r>
    </w:p>
    <w:p w14:paraId="3D1A087A" w14:textId="40302A44" w:rsidR="00474C8E" w:rsidRDefault="00474C8E" w:rsidP="00474C8E">
      <w:pPr>
        <w:pStyle w:val="ListParagraph"/>
        <w:numPr>
          <w:ilvl w:val="0"/>
          <w:numId w:val="2"/>
        </w:numPr>
        <w:rPr>
          <w:color w:val="000000" w:themeColor="text1"/>
        </w:rPr>
      </w:pPr>
      <w:r w:rsidRPr="00474C8E">
        <w:rPr>
          <w:color w:val="000000" w:themeColor="text1"/>
        </w:rPr>
        <w:t>Types</w:t>
      </w:r>
      <w:r>
        <w:rPr>
          <w:color w:val="000000" w:themeColor="text1"/>
        </w:rPr>
        <w:t xml:space="preserve"> of </w:t>
      </w:r>
      <w:proofErr w:type="gramStart"/>
      <w:r>
        <w:rPr>
          <w:color w:val="000000" w:themeColor="text1"/>
        </w:rPr>
        <w:t>Bypass</w:t>
      </w:r>
      <w:proofErr w:type="gramEnd"/>
    </w:p>
    <w:p w14:paraId="041A33CD" w14:textId="2C147FB8" w:rsidR="009A6B68" w:rsidRDefault="00C060FA" w:rsidP="009A6B68">
      <w:pPr>
        <w:pStyle w:val="ListParagraph"/>
        <w:numPr>
          <w:ilvl w:val="1"/>
          <w:numId w:val="2"/>
        </w:numPr>
      </w:pPr>
      <w:r>
        <w:t>No trials in same drug/same indication-</w:t>
      </w:r>
      <w:r w:rsidR="009A6B68">
        <w:t xml:space="preserve">Use of inferential data </w:t>
      </w:r>
    </w:p>
    <w:p w14:paraId="7C41EF46" w14:textId="6DF42D72" w:rsidR="009A6B68" w:rsidRDefault="009A6B68" w:rsidP="009A6B68">
      <w:pPr>
        <w:pStyle w:val="ListParagraph"/>
        <w:numPr>
          <w:ilvl w:val="2"/>
          <w:numId w:val="2"/>
        </w:numPr>
      </w:pPr>
      <w:r>
        <w:t>Same indication/different but similar drug</w:t>
      </w:r>
    </w:p>
    <w:p w14:paraId="08854C4A" w14:textId="77777777" w:rsidR="009A6B68" w:rsidRPr="0024327B" w:rsidRDefault="009A6B68" w:rsidP="009A6B68">
      <w:pPr>
        <w:pStyle w:val="ListParagraph"/>
        <w:numPr>
          <w:ilvl w:val="3"/>
          <w:numId w:val="2"/>
        </w:numPr>
        <w:rPr>
          <w:color w:val="FF0000"/>
        </w:rPr>
      </w:pPr>
      <w:r w:rsidRPr="0024327B">
        <w:t>I</w:t>
      </w:r>
      <w:r w:rsidRPr="0024327B">
        <w:rPr>
          <w:color w:val="FF0000"/>
        </w:rPr>
        <w:t>nvestigators may assess biological effect and/or preliminary efficacy, even using novel methods (e.g., predictive algorithms or exploratory biomarkers), to support a decision to move a therapy to phase 3 trials</w:t>
      </w:r>
    </w:p>
    <w:p w14:paraId="7CCC7019" w14:textId="27DC925A" w:rsidR="009A6B68" w:rsidRDefault="009A6B68" w:rsidP="009A6B68">
      <w:pPr>
        <w:pStyle w:val="ListParagraph"/>
        <w:numPr>
          <w:ilvl w:val="2"/>
          <w:numId w:val="2"/>
        </w:numPr>
      </w:pPr>
      <w:r>
        <w:t>Different but Similar indication/same drug</w:t>
      </w:r>
    </w:p>
    <w:p w14:paraId="49F55848" w14:textId="77777777" w:rsidR="009A6B68" w:rsidRPr="00816B12" w:rsidRDefault="009A6B68" w:rsidP="009A6B68">
      <w:pPr>
        <w:pStyle w:val="ListParagraph"/>
        <w:numPr>
          <w:ilvl w:val="3"/>
          <w:numId w:val="2"/>
        </w:numPr>
      </w:pPr>
      <w:r>
        <w:rPr>
          <w:color w:val="A5A5A5" w:themeColor="accent3"/>
        </w:rPr>
        <w:t xml:space="preserve">Paradigm trial in cardiovascular </w:t>
      </w:r>
    </w:p>
    <w:p w14:paraId="64489CE4" w14:textId="77777777" w:rsidR="009A6B68" w:rsidRPr="00816B12" w:rsidRDefault="009A6B68" w:rsidP="009A6B68">
      <w:pPr>
        <w:pStyle w:val="ListParagraph"/>
        <w:numPr>
          <w:ilvl w:val="4"/>
          <w:numId w:val="2"/>
        </w:numPr>
      </w:pPr>
      <w:r w:rsidRPr="00816B12">
        <w:rPr>
          <w:color w:val="A5A5A5" w:themeColor="accent3"/>
        </w:rPr>
        <w:t xml:space="preserve">Used data from </w:t>
      </w:r>
      <w:r w:rsidRPr="00816B12">
        <w:rPr>
          <w:rFonts w:ascii="Roboto" w:hAnsi="Roboto"/>
          <w:color w:val="A5A5A5" w:themeColor="accent3"/>
          <w:sz w:val="21"/>
          <w:szCs w:val="21"/>
          <w:shd w:val="clear" w:color="auto" w:fill="FFFFFF"/>
        </w:rPr>
        <w:t>preserved ejection fraction heart failure group not heart failure with reduced ejection fraction</w:t>
      </w:r>
      <w:r>
        <w:rPr>
          <w:rFonts w:ascii="Roboto" w:hAnsi="Roboto"/>
          <w:color w:val="A5A5A5" w:themeColor="accent3"/>
          <w:sz w:val="21"/>
          <w:szCs w:val="21"/>
          <w:shd w:val="clear" w:color="auto" w:fill="FFFFFF"/>
        </w:rPr>
        <w:t>—phase 3 was positive</w:t>
      </w:r>
    </w:p>
    <w:p w14:paraId="50B7D5C2" w14:textId="77777777" w:rsidR="009A6B68" w:rsidRPr="00C34C9C" w:rsidRDefault="009A6B68" w:rsidP="009A6B68">
      <w:pPr>
        <w:pStyle w:val="ListParagraph"/>
        <w:numPr>
          <w:ilvl w:val="4"/>
          <w:numId w:val="2"/>
        </w:numPr>
      </w:pPr>
      <w:r>
        <w:rPr>
          <w:color w:val="A5A5A5" w:themeColor="accent3"/>
        </w:rPr>
        <w:t xml:space="preserve">Claims this saved 3 years development time </w:t>
      </w:r>
    </w:p>
    <w:p w14:paraId="379041C7" w14:textId="77777777" w:rsidR="009A6B68" w:rsidRPr="00C34C9C" w:rsidRDefault="009A6B68" w:rsidP="009A6B68">
      <w:pPr>
        <w:pStyle w:val="ListParagraph"/>
        <w:numPr>
          <w:ilvl w:val="3"/>
          <w:numId w:val="2"/>
        </w:numPr>
      </w:pPr>
      <w:r>
        <w:rPr>
          <w:color w:val="70AD47" w:themeColor="accent6"/>
        </w:rPr>
        <w:t xml:space="preserve">Minocycline trial </w:t>
      </w:r>
    </w:p>
    <w:p w14:paraId="34384204" w14:textId="74764C4A" w:rsidR="009A6B68" w:rsidRDefault="009A6B68" w:rsidP="009A6B68">
      <w:pPr>
        <w:pStyle w:val="ListParagraph"/>
        <w:numPr>
          <w:ilvl w:val="4"/>
          <w:numId w:val="2"/>
        </w:numPr>
        <w:rPr>
          <w:color w:val="70AD47" w:themeColor="accent6"/>
        </w:rPr>
      </w:pPr>
      <w:r w:rsidRPr="00C34C9C">
        <w:rPr>
          <w:color w:val="70AD47" w:themeColor="accent6"/>
        </w:rPr>
        <w:t>Relied on preclinical and indirect evidence for its effects on amyloid-β, reducing τ phosphorylation and aggregates, decreasing microglial activity in patients with traumatic brain injury, other anti-inflammatory effects, and previous studies in Huntington disease, amyotrophic lateral sclerosis, multiple sclerosis, and schizophrenia that overall did not show significant clinical effects</w:t>
      </w:r>
      <w:r>
        <w:rPr>
          <w:color w:val="70AD47" w:themeColor="accent6"/>
        </w:rPr>
        <w:t>—Phase 3 was nonpositive</w:t>
      </w:r>
    </w:p>
    <w:p w14:paraId="7959B64E" w14:textId="1E1BC352" w:rsidR="00A92BEC" w:rsidRDefault="00A92BEC" w:rsidP="00A92BEC">
      <w:pPr>
        <w:pStyle w:val="ListParagraph"/>
        <w:numPr>
          <w:ilvl w:val="3"/>
          <w:numId w:val="2"/>
        </w:numPr>
        <w:rPr>
          <w:color w:val="EB5BD7"/>
        </w:rPr>
      </w:pPr>
      <w:r w:rsidRPr="00142C84">
        <w:rPr>
          <w:rFonts w:ascii="Georgia" w:hAnsi="Georgia"/>
          <w:color w:val="EB5BD7"/>
          <w:sz w:val="27"/>
          <w:szCs w:val="27"/>
          <w:shd w:val="clear" w:color="auto" w:fill="F5F5F5"/>
        </w:rPr>
        <w:t>Patient population differed from phase 2 study</w:t>
      </w:r>
      <w:hyperlink r:id="rId9" w:anchor="bib45" w:history="1">
        <w:r w:rsidRPr="00142C84">
          <w:rPr>
            <w:rStyle w:val="Hyperlink"/>
            <w:rFonts w:ascii="Georgia" w:hAnsi="Georgia"/>
            <w:color w:val="EB5BD7"/>
            <w:sz w:val="20"/>
            <w:szCs w:val="20"/>
            <w:u w:val="none"/>
            <w:shd w:val="clear" w:color="auto" w:fill="F5F5F5"/>
            <w:vertAlign w:val="superscript"/>
          </w:rPr>
          <w:t>45</w:t>
        </w:r>
      </w:hyperlink>
    </w:p>
    <w:p w14:paraId="6A6F7B1D" w14:textId="77777777" w:rsidR="009E260A" w:rsidRPr="009E260A" w:rsidRDefault="009E260A" w:rsidP="009E260A">
      <w:pPr>
        <w:pStyle w:val="ListParagraph"/>
        <w:numPr>
          <w:ilvl w:val="3"/>
          <w:numId w:val="2"/>
        </w:numPr>
        <w:rPr>
          <w:color w:val="2F6920"/>
        </w:rPr>
      </w:pPr>
      <w:r w:rsidRPr="009E260A">
        <w:rPr>
          <w:color w:val="2F6920"/>
        </w:rPr>
        <w:t xml:space="preserve">Development of a repurposed agent for use in the AD field could begin with a Phase 2 proof-of-concept and dosing study for AD, </w:t>
      </w:r>
      <w:r w:rsidRPr="009E260A">
        <w:rPr>
          <w:color w:val="2F6920"/>
        </w:rPr>
        <w:lastRenderedPageBreak/>
        <w:t>thus avoiding the time and expense of preclinical development and Phase 1.</w:t>
      </w:r>
    </w:p>
    <w:p w14:paraId="2B38F1AF" w14:textId="64B0DFE4" w:rsidR="00284243" w:rsidRPr="00284243" w:rsidRDefault="009E260A" w:rsidP="00284243">
      <w:pPr>
        <w:pStyle w:val="ListParagraph"/>
        <w:numPr>
          <w:ilvl w:val="4"/>
          <w:numId w:val="2"/>
        </w:numPr>
        <w:rPr>
          <w:color w:val="EB5BD7"/>
        </w:rPr>
      </w:pPr>
      <w:r>
        <w:rPr>
          <w:color w:val="2F6920"/>
        </w:rPr>
        <w:t>Suggest that we use repurpose by putting into p2 first</w:t>
      </w:r>
    </w:p>
    <w:p w14:paraId="272B4E62" w14:textId="3719CB05" w:rsidR="00DB6F35" w:rsidRPr="00DB6F35" w:rsidRDefault="00C060FA" w:rsidP="00DB6F35">
      <w:pPr>
        <w:pStyle w:val="ListParagraph"/>
        <w:numPr>
          <w:ilvl w:val="1"/>
          <w:numId w:val="2"/>
        </w:numPr>
        <w:rPr>
          <w:color w:val="000000" w:themeColor="text1"/>
        </w:rPr>
      </w:pPr>
      <w:r>
        <w:rPr>
          <w:color w:val="000000" w:themeColor="text1"/>
        </w:rPr>
        <w:t xml:space="preserve">“Flawed” trials in same drug/same indication </w:t>
      </w:r>
    </w:p>
    <w:p w14:paraId="59990E2C" w14:textId="43BD9772" w:rsidR="00002A63" w:rsidRPr="00C3754A" w:rsidRDefault="00C3754A" w:rsidP="00C3754A">
      <w:pPr>
        <w:pStyle w:val="ListParagraph"/>
        <w:numPr>
          <w:ilvl w:val="2"/>
          <w:numId w:val="2"/>
        </w:numPr>
        <w:rPr>
          <w:color w:val="000000" w:themeColor="text1"/>
        </w:rPr>
      </w:pPr>
      <w:r w:rsidRPr="00C060FA">
        <w:rPr>
          <w:color w:val="000000" w:themeColor="text1"/>
        </w:rPr>
        <w:t>Too small</w:t>
      </w:r>
    </w:p>
    <w:p w14:paraId="5286D43D" w14:textId="2D5347E8" w:rsidR="00C3754A" w:rsidRPr="00C3754A" w:rsidRDefault="00C060FA" w:rsidP="00C3754A">
      <w:pPr>
        <w:pStyle w:val="ListParagraph"/>
        <w:numPr>
          <w:ilvl w:val="3"/>
          <w:numId w:val="2"/>
        </w:numPr>
        <w:rPr>
          <w:color w:val="EB5BD7"/>
        </w:rPr>
      </w:pPr>
      <w:r w:rsidRPr="00142C84">
        <w:rPr>
          <w:rFonts w:ascii="Georgia" w:hAnsi="Georgia"/>
          <w:color w:val="EB5BD7"/>
          <w:sz w:val="27"/>
          <w:szCs w:val="27"/>
          <w:shd w:val="clear" w:color="auto" w:fill="F5F5F5"/>
        </w:rPr>
        <w:t>Need for different phase 2 study</w:t>
      </w:r>
      <w:hyperlink r:id="rId10" w:anchor="bib23" w:history="1">
        <w:r w:rsidRPr="00142C84">
          <w:rPr>
            <w:rStyle w:val="Hyperlink"/>
            <w:rFonts w:ascii="Georgia" w:hAnsi="Georgia"/>
            <w:color w:val="EB5BD7"/>
            <w:sz w:val="27"/>
            <w:szCs w:val="27"/>
            <w:u w:val="none"/>
            <w:shd w:val="clear" w:color="auto" w:fill="F5F5F5"/>
          </w:rPr>
          <w:t>23</w:t>
        </w:r>
      </w:hyperlink>
      <w:r w:rsidRPr="00142C84">
        <w:rPr>
          <w:rFonts w:ascii="Georgia" w:hAnsi="Georgia"/>
          <w:color w:val="EB5BD7"/>
          <w:sz w:val="27"/>
          <w:szCs w:val="27"/>
          <w:shd w:val="clear" w:color="auto" w:fill="F5F5F5"/>
        </w:rPr>
        <w:t>, </w:t>
      </w:r>
      <w:hyperlink r:id="rId11" w:anchor="bib25" w:history="1">
        <w:r w:rsidRPr="00142C84">
          <w:rPr>
            <w:rStyle w:val="Hyperlink"/>
            <w:rFonts w:ascii="Georgia" w:hAnsi="Georgia"/>
            <w:color w:val="EB5BD7"/>
            <w:sz w:val="27"/>
            <w:szCs w:val="27"/>
            <w:u w:val="none"/>
            <w:shd w:val="clear" w:color="auto" w:fill="F5F5F5"/>
          </w:rPr>
          <w:t>25</w:t>
        </w:r>
      </w:hyperlink>
    </w:p>
    <w:p w14:paraId="345C2B5F" w14:textId="236BBC8B" w:rsidR="004E2C1C" w:rsidRDefault="00CA2186" w:rsidP="0079624B">
      <w:pPr>
        <w:pStyle w:val="ListParagraph"/>
        <w:numPr>
          <w:ilvl w:val="3"/>
          <w:numId w:val="2"/>
        </w:numPr>
      </w:pPr>
      <w:r>
        <w:t xml:space="preserve">Phase 2a </w:t>
      </w:r>
      <w:r w:rsidR="00464A69">
        <w:t>same drug/same indication</w:t>
      </w:r>
    </w:p>
    <w:p w14:paraId="72C30F67" w14:textId="44F1E62B" w:rsidR="00411A70" w:rsidRPr="00C3754A" w:rsidRDefault="00411A70" w:rsidP="0079624B">
      <w:pPr>
        <w:pStyle w:val="ListParagraph"/>
        <w:numPr>
          <w:ilvl w:val="4"/>
          <w:numId w:val="2"/>
        </w:numPr>
        <w:rPr>
          <w:color w:val="FFC000"/>
        </w:rPr>
      </w:pPr>
      <w:r w:rsidRPr="00411A70">
        <w:rPr>
          <w:rFonts w:ascii="Georgia" w:hAnsi="Georgia"/>
          <w:color w:val="FFC000"/>
          <w:sz w:val="27"/>
          <w:szCs w:val="27"/>
        </w:rPr>
        <w:t xml:space="preserve">Thus, to advance a compound into Phase IIb/Phase III trials typically requires that it show a proof of concept, an efficacy signal, in Phase </w:t>
      </w:r>
      <w:proofErr w:type="spellStart"/>
      <w:r w:rsidRPr="00411A70">
        <w:rPr>
          <w:rFonts w:ascii="Georgia" w:hAnsi="Georgia"/>
          <w:color w:val="FFC000"/>
          <w:sz w:val="27"/>
          <w:szCs w:val="27"/>
        </w:rPr>
        <w:t>IIa</w:t>
      </w:r>
      <w:proofErr w:type="spellEnd"/>
      <w:r w:rsidRPr="00411A70">
        <w:rPr>
          <w:rFonts w:ascii="Georgia" w:hAnsi="Georgia"/>
          <w:color w:val="FFC000"/>
          <w:sz w:val="27"/>
          <w:szCs w:val="27"/>
        </w:rPr>
        <w:t xml:space="preserve"> trials</w:t>
      </w:r>
    </w:p>
    <w:p w14:paraId="0F17E66D" w14:textId="6EFA6945" w:rsidR="00C3754A" w:rsidRPr="00C3754A" w:rsidRDefault="00C3754A" w:rsidP="00C3754A">
      <w:pPr>
        <w:pStyle w:val="ListParagraph"/>
        <w:numPr>
          <w:ilvl w:val="2"/>
          <w:numId w:val="2"/>
        </w:numPr>
        <w:rPr>
          <w:color w:val="FFC000"/>
        </w:rPr>
      </w:pPr>
      <w:r>
        <w:rPr>
          <w:rFonts w:ascii="Georgia" w:hAnsi="Georgia"/>
          <w:color w:val="000000" w:themeColor="text1"/>
          <w:sz w:val="27"/>
          <w:szCs w:val="27"/>
        </w:rPr>
        <w:t>Need more to reconcile</w:t>
      </w:r>
    </w:p>
    <w:p w14:paraId="17A55BAD" w14:textId="28D34B4D" w:rsidR="00C3754A" w:rsidRDefault="00C3754A" w:rsidP="00C3754A">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4CFC97B9" w14:textId="6B714795" w:rsidR="00D8493C" w:rsidRDefault="00D8493C" w:rsidP="00D8493C">
      <w:pPr>
        <w:pStyle w:val="ListParagraph"/>
        <w:numPr>
          <w:ilvl w:val="2"/>
          <w:numId w:val="2"/>
        </w:numPr>
        <w:rPr>
          <w:color w:val="000000" w:themeColor="text1"/>
        </w:rPr>
      </w:pPr>
      <w:r w:rsidRPr="00D8493C">
        <w:rPr>
          <w:color w:val="000000" w:themeColor="text1"/>
        </w:rPr>
        <w:t>Bad outcom</w:t>
      </w:r>
      <w:r>
        <w:rPr>
          <w:color w:val="000000" w:themeColor="text1"/>
        </w:rPr>
        <w:t>es</w:t>
      </w:r>
    </w:p>
    <w:p w14:paraId="45806E69" w14:textId="77777777" w:rsidR="00D8493C" w:rsidRDefault="00D8493C" w:rsidP="00D8493C">
      <w:pPr>
        <w:pStyle w:val="ListParagraph"/>
        <w:numPr>
          <w:ilvl w:val="3"/>
          <w:numId w:val="2"/>
        </w:numPr>
        <w:rPr>
          <w:color w:val="EA85C7"/>
        </w:rPr>
      </w:pPr>
      <w:r>
        <w:rPr>
          <w:color w:val="EA85C7"/>
        </w:rPr>
        <w:t>Better outcomes and more rationally designed and longer</w:t>
      </w:r>
    </w:p>
    <w:p w14:paraId="73D4094D" w14:textId="5F3A2F46" w:rsidR="00D8493C" w:rsidRPr="00D8493C" w:rsidRDefault="00D8493C" w:rsidP="00D8493C">
      <w:pPr>
        <w:pStyle w:val="ListParagraph"/>
        <w:numPr>
          <w:ilvl w:val="3"/>
          <w:numId w:val="2"/>
        </w:numPr>
        <w:rPr>
          <w:color w:val="EA85C7"/>
        </w:rPr>
      </w:pPr>
      <w:r>
        <w:rPr>
          <w:color w:val="EA85C7"/>
        </w:rPr>
        <w:t>Bad biomarkers</w:t>
      </w:r>
    </w:p>
    <w:p w14:paraId="54B9F7CF" w14:textId="6C173C49" w:rsidR="000F0FF4" w:rsidRPr="00474C8E" w:rsidRDefault="00C060FA" w:rsidP="00474C8E">
      <w:pPr>
        <w:pStyle w:val="ListParagraph"/>
        <w:numPr>
          <w:ilvl w:val="1"/>
          <w:numId w:val="2"/>
        </w:numPr>
      </w:pPr>
      <w:r>
        <w:t>N</w:t>
      </w:r>
      <w:r w:rsidRPr="00474C8E">
        <w:t>onpositive</w:t>
      </w:r>
      <w:r>
        <w:t xml:space="preserve"> </w:t>
      </w:r>
      <w:r w:rsidR="00C3754A">
        <w:t xml:space="preserve">on primary </w:t>
      </w:r>
      <w:r w:rsidR="00474C8E">
        <w:t>Phase 2b/ab</w:t>
      </w:r>
      <w:r w:rsidR="00464A69">
        <w:t xml:space="preserve"> same drug/same indication</w:t>
      </w:r>
    </w:p>
    <w:p w14:paraId="2780AE06" w14:textId="34950517" w:rsidR="00474C8E" w:rsidRPr="004064FF" w:rsidRDefault="00474C8E" w:rsidP="00474C8E">
      <w:pPr>
        <w:pStyle w:val="ListParagraph"/>
        <w:numPr>
          <w:ilvl w:val="2"/>
          <w:numId w:val="2"/>
        </w:numPr>
        <w:rPr>
          <w:rFonts w:asciiTheme="minorHAnsi" w:hAnsiTheme="minorHAnsi"/>
          <w:color w:val="FFC000"/>
        </w:rPr>
      </w:pPr>
      <w:r w:rsidRPr="00474C8E">
        <w:rPr>
          <w:rFonts w:ascii="Georgia" w:hAnsi="Georgia"/>
          <w:color w:val="FFC000"/>
          <w:sz w:val="27"/>
          <w:szCs w:val="27"/>
        </w:rPr>
        <w:t>For </w:t>
      </w:r>
      <w:hyperlink r:id="rId12" w:tooltip="Learn more about tarenflurbil from ScienceDirect's AI-generated Topic Pages" w:history="1">
        <w:r w:rsidRPr="00474C8E">
          <w:rPr>
            <w:rStyle w:val="Hyperlink"/>
            <w:rFonts w:ascii="Georgia" w:hAnsi="Georgia"/>
            <w:color w:val="FFC000"/>
            <w:sz w:val="27"/>
            <w:szCs w:val="27"/>
          </w:rPr>
          <w:t>tarenflurbil</w:t>
        </w:r>
      </w:hyperlink>
      <w:r w:rsidRPr="00474C8E">
        <w:rPr>
          <w:rFonts w:ascii="Georgia" w:hAnsi="Georgia"/>
          <w:color w:val="FFC000"/>
          <w:sz w:val="27"/>
          <w:szCs w:val="27"/>
        </w:rPr>
        <w:t>, Phase III trials were initiated even though it had been noted by one of the clinicians responsible for running the trials that “at the end of phase 2 we really had no idea if there was a signal or not” </w:t>
      </w:r>
      <w:hyperlink r:id="rId13" w:anchor="b0660" w:history="1">
        <w:r w:rsidRPr="00474C8E">
          <w:rPr>
            <w:rStyle w:val="Hyperlink"/>
            <w:rFonts w:ascii="Georgia" w:hAnsi="Georgia"/>
            <w:color w:val="FFC000"/>
            <w:sz w:val="27"/>
            <w:szCs w:val="27"/>
            <w:u w:val="none"/>
          </w:rPr>
          <w:t>[132]</w:t>
        </w:r>
      </w:hyperlink>
      <w:r w:rsidRPr="00474C8E">
        <w:rPr>
          <w:rFonts w:ascii="Georgia" w:hAnsi="Georgia"/>
          <w:color w:val="FFC000"/>
          <w:sz w:val="27"/>
          <w:szCs w:val="27"/>
        </w:rPr>
        <w:t xml:space="preserve">. </w:t>
      </w:r>
    </w:p>
    <w:p w14:paraId="20F93870" w14:textId="7BEA329F" w:rsidR="004064FF" w:rsidRPr="004064FF" w:rsidRDefault="004064FF" w:rsidP="00474C8E">
      <w:pPr>
        <w:pStyle w:val="ListParagraph"/>
        <w:numPr>
          <w:ilvl w:val="2"/>
          <w:numId w:val="2"/>
        </w:numPr>
        <w:rPr>
          <w:rFonts w:asciiTheme="minorHAnsi" w:hAnsiTheme="minorHAnsi"/>
          <w:color w:val="806000" w:themeColor="accent4" w:themeShade="80"/>
        </w:rPr>
      </w:pPr>
      <w:r w:rsidRPr="004064FF">
        <w:rPr>
          <w:rFonts w:ascii="Georgia" w:hAnsi="Georgia"/>
          <w:color w:val="806000" w:themeColor="accent4" w:themeShade="80"/>
          <w:sz w:val="27"/>
          <w:szCs w:val="27"/>
        </w:rPr>
        <w:t xml:space="preserve">Bapineuzumab </w:t>
      </w:r>
    </w:p>
    <w:p w14:paraId="405E0F2B" w14:textId="57E8A58E" w:rsidR="004064FF" w:rsidRPr="00DD2021" w:rsidRDefault="004064FF" w:rsidP="004064FF">
      <w:pPr>
        <w:pStyle w:val="ListParagraph"/>
        <w:numPr>
          <w:ilvl w:val="3"/>
          <w:numId w:val="2"/>
        </w:numPr>
        <w:rPr>
          <w:rFonts w:asciiTheme="minorHAnsi" w:hAnsiTheme="minorHAnsi"/>
          <w:color w:val="FFC000"/>
        </w:rPr>
      </w:pPr>
      <w:r>
        <w:rPr>
          <w:rFonts w:asciiTheme="minorHAnsi" w:hAnsiTheme="minorHAnsi"/>
          <w:color w:val="806000" w:themeColor="accent4" w:themeShade="80"/>
        </w:rPr>
        <w:t>Phase 2 was initially for safety then modified primary to efficacy</w:t>
      </w:r>
    </w:p>
    <w:p w14:paraId="13240C95" w14:textId="2B64BEF0" w:rsidR="00DD2021" w:rsidRPr="00DD2021" w:rsidRDefault="00DD2021" w:rsidP="00231838">
      <w:pPr>
        <w:pStyle w:val="ListParagraph"/>
        <w:numPr>
          <w:ilvl w:val="4"/>
          <w:numId w:val="2"/>
        </w:numPr>
        <w:rPr>
          <w:rFonts w:asciiTheme="minorHAnsi" w:hAnsiTheme="minorHAnsi"/>
          <w:color w:val="FFC000"/>
        </w:rPr>
      </w:pPr>
      <w:r>
        <w:rPr>
          <w:rFonts w:asciiTheme="minorHAnsi" w:hAnsiTheme="minorHAnsi"/>
          <w:color w:val="806000" w:themeColor="accent4" w:themeShade="80"/>
        </w:rPr>
        <w:t>Nonpositive but ran exploratory analysis one of which trended toward significant (p-0.056)</w:t>
      </w:r>
    </w:p>
    <w:p w14:paraId="52FDC4F8" w14:textId="213945D2" w:rsidR="00DD2021" w:rsidRPr="00DD2021" w:rsidRDefault="00DD2021" w:rsidP="00231838">
      <w:pPr>
        <w:pStyle w:val="ListParagraph"/>
        <w:numPr>
          <w:ilvl w:val="4"/>
          <w:numId w:val="2"/>
        </w:numPr>
        <w:rPr>
          <w:rFonts w:asciiTheme="minorHAnsi" w:hAnsiTheme="minorHAnsi"/>
          <w:color w:val="FFC000"/>
        </w:rPr>
      </w:pPr>
      <w:proofErr w:type="spellStart"/>
      <w:r>
        <w:rPr>
          <w:rFonts w:asciiTheme="minorHAnsi" w:hAnsiTheme="minorHAnsi"/>
          <w:color w:val="806000" w:themeColor="accent4" w:themeShade="80"/>
        </w:rPr>
        <w:t>Posthoc</w:t>
      </w:r>
      <w:proofErr w:type="spellEnd"/>
      <w:r>
        <w:rPr>
          <w:rFonts w:asciiTheme="minorHAnsi" w:hAnsiTheme="minorHAnsi"/>
          <w:color w:val="806000" w:themeColor="accent4" w:themeShade="80"/>
        </w:rPr>
        <w:t xml:space="preserve"> subgroup analyses based on </w:t>
      </w:r>
      <w:proofErr w:type="spellStart"/>
      <w:r>
        <w:rPr>
          <w:rFonts w:asciiTheme="minorHAnsi" w:hAnsiTheme="minorHAnsi"/>
          <w:color w:val="806000" w:themeColor="accent4" w:themeShade="80"/>
        </w:rPr>
        <w:t>apoe</w:t>
      </w:r>
      <w:proofErr w:type="spellEnd"/>
      <w:r>
        <w:rPr>
          <w:rFonts w:asciiTheme="minorHAnsi" w:hAnsiTheme="minorHAnsi"/>
          <w:color w:val="806000" w:themeColor="accent4" w:themeShade="80"/>
        </w:rPr>
        <w:t xml:space="preserve"> were significant</w:t>
      </w:r>
    </w:p>
    <w:p w14:paraId="2D3841A3" w14:textId="5273951C" w:rsidR="00DD2021" w:rsidRPr="00DD2021" w:rsidRDefault="00DD2021" w:rsidP="00231838">
      <w:pPr>
        <w:pStyle w:val="ListParagraph"/>
        <w:numPr>
          <w:ilvl w:val="4"/>
          <w:numId w:val="2"/>
        </w:numPr>
        <w:rPr>
          <w:rFonts w:asciiTheme="minorHAnsi" w:hAnsiTheme="minorHAnsi"/>
          <w:color w:val="FFC000"/>
        </w:rPr>
      </w:pPr>
      <w:r>
        <w:rPr>
          <w:rFonts w:asciiTheme="minorHAnsi" w:hAnsiTheme="minorHAnsi"/>
          <w:color w:val="806000" w:themeColor="accent4" w:themeShade="80"/>
        </w:rPr>
        <w:t>Multiple testing problems</w:t>
      </w:r>
    </w:p>
    <w:p w14:paraId="40B04EC7" w14:textId="270F20E3" w:rsidR="00231838" w:rsidRPr="007D4E2F" w:rsidRDefault="00DD2021" w:rsidP="00231838">
      <w:pPr>
        <w:pStyle w:val="ListParagraph"/>
        <w:numPr>
          <w:ilvl w:val="3"/>
          <w:numId w:val="2"/>
        </w:numPr>
        <w:rPr>
          <w:rFonts w:asciiTheme="minorHAnsi" w:hAnsiTheme="minorHAnsi"/>
          <w:color w:val="FFC000"/>
        </w:rPr>
      </w:pPr>
      <w:r>
        <w:rPr>
          <w:rFonts w:asciiTheme="minorHAnsi" w:hAnsiTheme="minorHAnsi"/>
          <w:color w:val="806000" w:themeColor="accent4" w:themeShade="80"/>
        </w:rPr>
        <w:t xml:space="preserve">Another Phase 2 </w:t>
      </w:r>
    </w:p>
    <w:p w14:paraId="0A6D6B47" w14:textId="71B49F6A" w:rsidR="007D4E2F" w:rsidRPr="00231838" w:rsidRDefault="007D4E2F" w:rsidP="007D4E2F">
      <w:pPr>
        <w:pStyle w:val="ListParagraph"/>
        <w:numPr>
          <w:ilvl w:val="4"/>
          <w:numId w:val="2"/>
        </w:numPr>
        <w:rPr>
          <w:rFonts w:asciiTheme="minorHAnsi" w:hAnsiTheme="minorHAnsi"/>
          <w:color w:val="FFC000"/>
        </w:rPr>
      </w:pPr>
      <w:r>
        <w:rPr>
          <w:rFonts w:asciiTheme="minorHAnsi" w:hAnsiTheme="minorHAnsi"/>
          <w:color w:val="806000" w:themeColor="accent4" w:themeShade="80"/>
        </w:rPr>
        <w:t xml:space="preserve">Positive on primary but not on clinical endpoints </w:t>
      </w:r>
    </w:p>
    <w:p w14:paraId="5A4094B0" w14:textId="53F104B1" w:rsidR="00231838" w:rsidRPr="007D4E2F" w:rsidRDefault="00231838" w:rsidP="00231838">
      <w:pPr>
        <w:pStyle w:val="ListParagraph"/>
        <w:numPr>
          <w:ilvl w:val="2"/>
          <w:numId w:val="2"/>
        </w:numPr>
        <w:rPr>
          <w:rFonts w:asciiTheme="minorHAnsi" w:hAnsiTheme="minorHAnsi"/>
          <w:color w:val="806000" w:themeColor="accent4" w:themeShade="80"/>
        </w:rPr>
      </w:pPr>
      <w:proofErr w:type="spellStart"/>
      <w:r w:rsidRPr="00231838">
        <w:rPr>
          <w:rFonts w:ascii="Georgia" w:hAnsi="Georgia"/>
          <w:color w:val="806000" w:themeColor="accent4" w:themeShade="80"/>
          <w:sz w:val="27"/>
          <w:szCs w:val="27"/>
        </w:rPr>
        <w:t>Solanezumab</w:t>
      </w:r>
      <w:proofErr w:type="spellEnd"/>
    </w:p>
    <w:p w14:paraId="604DE320" w14:textId="6370E656" w:rsidR="007D4E2F" w:rsidRDefault="007D4E2F" w:rsidP="007D4E2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½</w:t>
      </w:r>
    </w:p>
    <w:p w14:paraId="7D41587D" w14:textId="41F8474A" w:rsidR="007D4E2F" w:rsidRDefault="007D4E2F" w:rsidP="007D4E2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uggested target engagement but not able to signal clinical measures</w:t>
      </w:r>
    </w:p>
    <w:p w14:paraId="20805BC9" w14:textId="76706A56" w:rsidR="007D4E2F" w:rsidRDefault="007D4E2F" w:rsidP="007D4E2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2</w:t>
      </w:r>
    </w:p>
    <w:p w14:paraId="51AC4CB8" w14:textId="2E69095A" w:rsidR="00616DC4" w:rsidRDefault="00616DC4" w:rsidP="00616DC4">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Dose proportionate response for plasma AB </w:t>
      </w:r>
      <w:proofErr w:type="spellStart"/>
      <w:r>
        <w:rPr>
          <w:rFonts w:asciiTheme="minorHAnsi" w:hAnsiTheme="minorHAnsi"/>
          <w:color w:val="806000" w:themeColor="accent4" w:themeShade="80"/>
        </w:rPr>
        <w:t>concentation</w:t>
      </w:r>
      <w:proofErr w:type="spellEnd"/>
    </w:p>
    <w:p w14:paraId="7E2916BE" w14:textId="489AA666" w:rsidR="00231838" w:rsidRDefault="007D4E2F" w:rsidP="007D4E2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No effects on markers of neurodegeneration </w:t>
      </w:r>
    </w:p>
    <w:p w14:paraId="3F100257" w14:textId="2F458B20" w:rsidR="00CB3209" w:rsidRDefault="00616DC4" w:rsidP="00CB3209">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ignificant on one primary biomarker analysis but not clinical endpoints</w:t>
      </w:r>
    </w:p>
    <w:p w14:paraId="19F71C4D" w14:textId="3E38BAF6" w:rsidR="002D4776" w:rsidRDefault="002D4776" w:rsidP="002D4776">
      <w:pPr>
        <w:pStyle w:val="ListParagraph"/>
        <w:numPr>
          <w:ilvl w:val="2"/>
          <w:numId w:val="2"/>
        </w:numPr>
        <w:rPr>
          <w:rFonts w:asciiTheme="minorHAnsi" w:hAnsiTheme="minorHAnsi"/>
          <w:color w:val="806000" w:themeColor="accent4" w:themeShade="80"/>
        </w:rPr>
      </w:pPr>
      <w:proofErr w:type="spellStart"/>
      <w:r>
        <w:rPr>
          <w:rFonts w:asciiTheme="minorHAnsi" w:hAnsiTheme="minorHAnsi"/>
          <w:color w:val="806000" w:themeColor="accent4" w:themeShade="80"/>
        </w:rPr>
        <w:t>Alzhemed</w:t>
      </w:r>
      <w:proofErr w:type="spellEnd"/>
    </w:p>
    <w:p w14:paraId="3D165B07" w14:textId="410823B4" w:rsidR="002D4776" w:rsidRDefault="002D4776" w:rsidP="002D4776">
      <w:pPr>
        <w:pStyle w:val="ListParagraph"/>
        <w:numPr>
          <w:ilvl w:val="3"/>
          <w:numId w:val="2"/>
        </w:numPr>
        <w:rPr>
          <w:color w:val="BF8F00" w:themeColor="accent4" w:themeShade="BF"/>
        </w:rPr>
      </w:pPr>
      <w:proofErr w:type="spellStart"/>
      <w:r w:rsidRPr="002D4776">
        <w:rPr>
          <w:color w:val="BF8F00" w:themeColor="accent4" w:themeShade="BF"/>
        </w:rPr>
        <w:t>Tramiprosate</w:t>
      </w:r>
      <w:proofErr w:type="spellEnd"/>
      <w:r w:rsidRPr="002D4776">
        <w:rPr>
          <w:color w:val="BF8F00" w:themeColor="accent4" w:themeShade="BF"/>
        </w:rPr>
        <w:t xml:space="preserve"> (</w:t>
      </w:r>
      <w:proofErr w:type="spellStart"/>
      <w:r w:rsidRPr="002D4776">
        <w:rPr>
          <w:color w:val="BF8F00" w:themeColor="accent4" w:themeShade="BF"/>
        </w:rPr>
        <w:t>Alzhemed</w:t>
      </w:r>
      <w:proofErr w:type="spellEnd"/>
      <w:r w:rsidRPr="002D4776">
        <w:rPr>
          <w:color w:val="BF8F00" w:themeColor="accent4" w:themeShade="BF"/>
        </w:rPr>
        <w:t xml:space="preserve">) was reported to inhibit Ab fibril formation and to protect against Ab toxicity in in vitro assays [22]. It reportedly also prevented amyloid accumulation in animal </w:t>
      </w:r>
      <w:r w:rsidRPr="002D4776">
        <w:rPr>
          <w:color w:val="BF8F00" w:themeColor="accent4" w:themeShade="BF"/>
        </w:rPr>
        <w:lastRenderedPageBreak/>
        <w:t xml:space="preserve">models [23]. A phase II study (n 5 50, 12 weeks treatment) sponsored by </w:t>
      </w:r>
      <w:proofErr w:type="spellStart"/>
      <w:r w:rsidRPr="002D4776">
        <w:rPr>
          <w:color w:val="BF8F00" w:themeColor="accent4" w:themeShade="BF"/>
        </w:rPr>
        <w:t>Neurochem</w:t>
      </w:r>
      <w:proofErr w:type="spellEnd"/>
      <w:r w:rsidRPr="002D4776">
        <w:rPr>
          <w:color w:val="BF8F00" w:themeColor="accent4" w:themeShade="BF"/>
        </w:rPr>
        <w:t xml:space="preserve">, Inc. (currently </w:t>
      </w:r>
      <w:proofErr w:type="spellStart"/>
      <w:r w:rsidRPr="002D4776">
        <w:rPr>
          <w:color w:val="BF8F00" w:themeColor="accent4" w:themeShade="BF"/>
        </w:rPr>
        <w:t>Bellus</w:t>
      </w:r>
      <w:proofErr w:type="spellEnd"/>
      <w:r w:rsidRPr="002D4776">
        <w:rPr>
          <w:color w:val="BF8F00" w:themeColor="accent4" w:themeShade="BF"/>
        </w:rPr>
        <w:t xml:space="preserve"> Health, Inc.) was designed to establish safety and seek evidence of central nervous system (CNS) exposure [24]. This study detected a nonsignificant dose-responsive reduction in CSF Ab42, suggesting that the compound was getting into the CNS in sufficient quantities to </w:t>
      </w:r>
      <w:proofErr w:type="gramStart"/>
      <w:r w:rsidRPr="002D4776">
        <w:rPr>
          <w:color w:val="BF8F00" w:themeColor="accent4" w:themeShade="BF"/>
        </w:rPr>
        <w:t>have an effect on</w:t>
      </w:r>
      <w:proofErr w:type="gramEnd"/>
      <w:r w:rsidRPr="002D4776">
        <w:rPr>
          <w:color w:val="BF8F00" w:themeColor="accent4" w:themeShade="BF"/>
        </w:rPr>
        <w:t xml:space="preserve"> Ab deposition. </w:t>
      </w:r>
      <w:proofErr w:type="gramStart"/>
      <w:r w:rsidRPr="002D4776">
        <w:rPr>
          <w:color w:val="BF8F00" w:themeColor="accent4" w:themeShade="BF"/>
        </w:rPr>
        <w:t>On the basis of</w:t>
      </w:r>
      <w:proofErr w:type="gramEnd"/>
      <w:r w:rsidRPr="002D4776">
        <w:rPr>
          <w:color w:val="BF8F00" w:themeColor="accent4" w:themeShade="BF"/>
        </w:rPr>
        <w:t xml:space="preserve"> these data, and given the paucity of disease-modifying agents in development for AD at the time, two large phase III studies were launched in North America and Europe [25]</w:t>
      </w:r>
    </w:p>
    <w:p w14:paraId="704E7FBD" w14:textId="577E0F77" w:rsidR="002D4776" w:rsidRPr="002D4776" w:rsidRDefault="002D4776" w:rsidP="002D4776">
      <w:pPr>
        <w:pStyle w:val="ListParagraph"/>
        <w:numPr>
          <w:ilvl w:val="2"/>
          <w:numId w:val="2"/>
        </w:numPr>
        <w:rPr>
          <w:color w:val="BF8F00" w:themeColor="accent4" w:themeShade="BF"/>
        </w:rPr>
      </w:pPr>
      <w:r>
        <w:rPr>
          <w:color w:val="BF8F00" w:themeColor="accent4" w:themeShade="BF"/>
        </w:rPr>
        <w:t>Atorvastatin</w:t>
      </w:r>
    </w:p>
    <w:p w14:paraId="21694EFB" w14:textId="2AC101C4" w:rsidR="002D4776" w:rsidRPr="00890123" w:rsidRDefault="002D4776" w:rsidP="00890123">
      <w:pPr>
        <w:pStyle w:val="ListParagraph"/>
        <w:numPr>
          <w:ilvl w:val="3"/>
          <w:numId w:val="2"/>
        </w:numPr>
        <w:rPr>
          <w:color w:val="BF8F00" w:themeColor="accent4" w:themeShade="BF"/>
        </w:rPr>
      </w:pPr>
      <w:r w:rsidRPr="002D4776">
        <w:rPr>
          <w:color w:val="BF8F00" w:themeColor="accent4" w:themeShade="BF"/>
        </w:rPr>
        <w:t>A trial with 67 participants with mild-to-moderate AD treated for 12 months produced a positive signal on each of the clinical outcomes and cholesterol level, indicating efficacious dosing in the bloodstream, but not on antioxidant biomarkers [46]. These results were used to justify a phase II study that enrolled 600 participants, and which failed to detect any efficacy. Post hoc analyses suggested that those with less cognitive impairment, cholesterol of .200 mg/dL, and who were APOE 34 carriers were more likely to improve [47]. This analysis led to the decision to proceed to a phase III trial that failed</w:t>
      </w:r>
    </w:p>
    <w:p w14:paraId="616306BF" w14:textId="77777777" w:rsidR="00C3754A" w:rsidRDefault="00C3754A" w:rsidP="00C3754A">
      <w:pPr>
        <w:pStyle w:val="ListParagraph"/>
        <w:numPr>
          <w:ilvl w:val="2"/>
          <w:numId w:val="2"/>
        </w:numPr>
        <w:rPr>
          <w:color w:val="000000" w:themeColor="text1"/>
        </w:rPr>
      </w:pPr>
      <w:r w:rsidRPr="009A6B68">
        <w:rPr>
          <w:color w:val="000000" w:themeColor="text1"/>
        </w:rPr>
        <w:t>Subgroup</w:t>
      </w:r>
      <w:r>
        <w:rPr>
          <w:color w:val="000000" w:themeColor="text1"/>
        </w:rPr>
        <w:t xml:space="preserve"> analyses-might not be bypass</w:t>
      </w:r>
    </w:p>
    <w:p w14:paraId="2F06B0F8" w14:textId="77777777" w:rsidR="00C3754A" w:rsidRPr="00DB6F35" w:rsidRDefault="00C3754A" w:rsidP="00C3754A">
      <w:pPr>
        <w:pStyle w:val="ListParagraph"/>
        <w:numPr>
          <w:ilvl w:val="3"/>
          <w:numId w:val="2"/>
        </w:numPr>
        <w:rPr>
          <w:color w:val="00B0F0"/>
        </w:rPr>
      </w:pPr>
      <w:r w:rsidRPr="00002A63">
        <w:rPr>
          <w:rFonts w:ascii="Georgia" w:hAnsi="Georgia"/>
          <w:color w:val="00B0F0"/>
          <w:sz w:val="27"/>
          <w:szCs w:val="27"/>
        </w:rPr>
        <w:t>however, the decision to proceed to a large phase 3 trial (n=612) for MBP8298 (a </w:t>
      </w:r>
      <w:hyperlink r:id="rId14" w:tooltip="Learn more about synthetic peptide from ScienceDirect's AI-generated Topic Pages" w:history="1">
        <w:r w:rsidRPr="00002A63">
          <w:rPr>
            <w:rFonts w:ascii="Georgia" w:hAnsi="Georgia"/>
            <w:color w:val="00B0F0"/>
            <w:sz w:val="27"/>
            <w:szCs w:val="27"/>
            <w:u w:val="single"/>
          </w:rPr>
          <w:t>synthetic peptide</w:t>
        </w:r>
      </w:hyperlink>
      <w:r w:rsidRPr="00002A63">
        <w:rPr>
          <w:rFonts w:ascii="Georgia" w:hAnsi="Georgia"/>
          <w:color w:val="00B0F0"/>
          <w:sz w:val="27"/>
          <w:szCs w:val="27"/>
        </w:rPr>
        <w:t> similar to myelin basic protein) seems questionable based on a post-hoc, HLA-stratified subgroup of 20 patients.</w:t>
      </w:r>
      <w:hyperlink r:id="rId15" w:anchor="bib46" w:history="1">
        <w:r w:rsidRPr="00002A63">
          <w:rPr>
            <w:rFonts w:ascii="Georgia" w:hAnsi="Georgia"/>
            <w:color w:val="00B0F0"/>
            <w:sz w:val="20"/>
            <w:szCs w:val="20"/>
            <w:u w:val="single"/>
            <w:vertAlign w:val="superscript"/>
          </w:rPr>
          <w:t>46</w:t>
        </w:r>
      </w:hyperlink>
      <w:r w:rsidRPr="00002A63">
        <w:rPr>
          <w:rFonts w:ascii="Georgia" w:hAnsi="Georgia"/>
          <w:color w:val="00B0F0"/>
          <w:sz w:val="27"/>
          <w:szCs w:val="27"/>
        </w:rPr>
        <w:t> Likewise, with the beta interferons, no phase 2 trial was done with a pure cohort of only patients with SPMS, and the decision to move to phase 3 was based largely on extrapolation from the successful RRMS experience.</w:t>
      </w:r>
    </w:p>
    <w:p w14:paraId="2EBFDCEE" w14:textId="77777777" w:rsidR="00C3754A" w:rsidRDefault="00C3754A" w:rsidP="00C3754A">
      <w:pPr>
        <w:pStyle w:val="ListParagraph"/>
        <w:numPr>
          <w:ilvl w:val="3"/>
          <w:numId w:val="2"/>
        </w:numPr>
        <w:rPr>
          <w:color w:val="2F6920"/>
        </w:rPr>
      </w:pPr>
      <w:r w:rsidRPr="00DB6F35">
        <w:rPr>
          <w:color w:val="2F6920"/>
        </w:rPr>
        <w:t>There is a risk of wasting both time and money if this decision is based on secondary analysis and subgroup findings when the primary endpoint is not met in Phase 2. Rigorous adherence to pre-specified outcomes and avoidance of over-interpreting subgroup data, as well as greater understanding of the test agent in Phase 2 and appropriate primary endpoint selection, are crucial and will help preserve resources for agents with a higher likelihood of success.</w:t>
      </w:r>
    </w:p>
    <w:p w14:paraId="394D3124" w14:textId="2F2D043D" w:rsidR="00C3754A" w:rsidRDefault="00C3754A" w:rsidP="00C3754A">
      <w:pPr>
        <w:pStyle w:val="ListParagraph"/>
        <w:numPr>
          <w:ilvl w:val="3"/>
          <w:numId w:val="2"/>
        </w:numPr>
        <w:rPr>
          <w:rFonts w:asciiTheme="minorHAnsi" w:hAnsiTheme="minorHAnsi"/>
          <w:color w:val="806000" w:themeColor="accent4" w:themeShade="80"/>
        </w:rPr>
      </w:pPr>
      <w:r w:rsidRPr="00C3754A">
        <w:rPr>
          <w:rFonts w:asciiTheme="minorHAnsi" w:hAnsiTheme="minorHAnsi"/>
          <w:color w:val="806000" w:themeColor="accent4" w:themeShade="80"/>
        </w:rPr>
        <w:t xml:space="preserve">Bap </w:t>
      </w:r>
      <w:r>
        <w:rPr>
          <w:rFonts w:asciiTheme="minorHAnsi" w:hAnsiTheme="minorHAnsi"/>
          <w:color w:val="806000" w:themeColor="accent4" w:themeShade="80"/>
        </w:rPr>
        <w:t>and s</w:t>
      </w:r>
      <w:r w:rsidRPr="00C3754A">
        <w:rPr>
          <w:rFonts w:asciiTheme="minorHAnsi" w:hAnsiTheme="minorHAnsi"/>
          <w:color w:val="806000" w:themeColor="accent4" w:themeShade="80"/>
        </w:rPr>
        <w:t xml:space="preserve">ol </w:t>
      </w:r>
    </w:p>
    <w:p w14:paraId="50396CAE" w14:textId="77777777" w:rsidR="009063D8" w:rsidRPr="009063D8" w:rsidRDefault="009063D8" w:rsidP="009063D8">
      <w:pPr>
        <w:pStyle w:val="ListParagraph"/>
        <w:numPr>
          <w:ilvl w:val="3"/>
          <w:numId w:val="2"/>
        </w:numPr>
        <w:rPr>
          <w:color w:val="BF8F00" w:themeColor="accent4" w:themeShade="BF"/>
        </w:rPr>
      </w:pPr>
      <w:r w:rsidRPr="009063D8">
        <w:rPr>
          <w:color w:val="BF8F00" w:themeColor="accent4" w:themeShade="BF"/>
        </w:rPr>
        <w:t xml:space="preserve">Subgroup, post hoc, or other types of secondary analyses are important, but they are also potentially misleading when not subsequently tested prospectively. An inadequate understanding of the limitations of such exploratory analyses is a primary reason for the failure of phase III trials. Such analyses are known to be </w:t>
      </w:r>
      <w:r w:rsidRPr="009063D8">
        <w:rPr>
          <w:color w:val="BF8F00" w:themeColor="accent4" w:themeShade="BF"/>
        </w:rPr>
        <w:lastRenderedPageBreak/>
        <w:t>fraught with risks in terms of generalization to the original patient population, overestimation of effect size, and biased selection of factors for analyses</w:t>
      </w:r>
    </w:p>
    <w:p w14:paraId="6D08760B" w14:textId="04A10BEC" w:rsidR="009063D8" w:rsidRPr="00C3754A" w:rsidRDefault="00472A7B" w:rsidP="00C3754A">
      <w:pPr>
        <w:pStyle w:val="ListParagraph"/>
        <w:numPr>
          <w:ilvl w:val="3"/>
          <w:numId w:val="2"/>
        </w:numPr>
        <w:rPr>
          <w:rFonts w:asciiTheme="minorHAnsi" w:hAnsiTheme="minorHAnsi"/>
          <w:color w:val="806000" w:themeColor="accent4" w:themeShade="80"/>
        </w:rPr>
      </w:pPr>
      <w:r w:rsidRPr="009063D8">
        <w:rPr>
          <w:color w:val="BF8F00" w:themeColor="accent4" w:themeShade="BF"/>
        </w:rPr>
        <w:t xml:space="preserve">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w:t>
      </w:r>
    </w:p>
    <w:p w14:paraId="506C3896" w14:textId="38C69B4F" w:rsidR="000F0FF4" w:rsidRDefault="00C34C9C" w:rsidP="00CB3209">
      <w:r>
        <w:t xml:space="preserve">Type of Phase 3 to account for </w:t>
      </w:r>
      <w:r w:rsidR="00474C8E">
        <w:t>bypass</w:t>
      </w:r>
      <w:r>
        <w:t xml:space="preserve"> conditions</w:t>
      </w:r>
    </w:p>
    <w:p w14:paraId="24A645A8" w14:textId="28336725" w:rsidR="00CA2186" w:rsidRDefault="00CA2186" w:rsidP="00CB3209">
      <w:pPr>
        <w:pStyle w:val="ListParagraph"/>
        <w:numPr>
          <w:ilvl w:val="0"/>
          <w:numId w:val="2"/>
        </w:numPr>
      </w:pPr>
      <w:r>
        <w:t xml:space="preserve">Phase 3 with early stopping </w:t>
      </w:r>
      <w:r w:rsidR="00104318">
        <w:t>“Adaptive design”</w:t>
      </w:r>
    </w:p>
    <w:p w14:paraId="19216B84" w14:textId="36A4F411" w:rsidR="000F0FF4" w:rsidRPr="00816B12" w:rsidRDefault="000F0FF4" w:rsidP="00CB3209">
      <w:pPr>
        <w:pStyle w:val="ListParagraph"/>
        <w:numPr>
          <w:ilvl w:val="1"/>
          <w:numId w:val="2"/>
        </w:numPr>
      </w:pPr>
      <w:r>
        <w:t>David</w:t>
      </w:r>
      <w:proofErr w:type="gramStart"/>
      <w:r>
        <w:t>-“</w:t>
      </w:r>
      <w:proofErr w:type="gramEnd"/>
      <w:r w:rsidRPr="006F2094">
        <w:rPr>
          <w:rFonts w:ascii="Arial" w:hAnsi="Arial" w:cs="Arial"/>
          <w:color w:val="222222"/>
          <w:sz w:val="20"/>
          <w:szCs w:val="20"/>
          <w:bdr w:val="none" w:sz="0" w:space="0" w:color="auto" w:frame="1"/>
          <w:shd w:val="clear" w:color="auto" w:fill="FFFFFF"/>
        </w:rPr>
        <w:t>In the ARDS Network we have often dispensed with phase II and replaced it by a futility stopping rule after 50 patients were accrued.</w:t>
      </w:r>
      <w:r w:rsidR="00837CA9">
        <w:rPr>
          <w:rFonts w:ascii="Arial" w:hAnsi="Arial" w:cs="Arial"/>
          <w:color w:val="222222"/>
          <w:sz w:val="20"/>
          <w:szCs w:val="20"/>
          <w:bdr w:val="none" w:sz="0" w:space="0" w:color="auto" w:frame="1"/>
          <w:shd w:val="clear" w:color="auto" w:fill="FFFFFF"/>
        </w:rPr>
        <w:t xml:space="preserve"> </w:t>
      </w:r>
      <w:r w:rsidRPr="006F2094">
        <w:rPr>
          <w:rFonts w:ascii="Arial" w:hAnsi="Arial" w:cs="Arial"/>
          <w:color w:val="222222"/>
          <w:sz w:val="20"/>
          <w:szCs w:val="20"/>
          <w:bdr w:val="none" w:sz="0" w:space="0" w:color="auto" w:frame="1"/>
          <w:shd w:val="clear" w:color="auto" w:fill="FFFFFF"/>
        </w:rPr>
        <w:t xml:space="preserve">We have done this in several of our ALS trials as well.  Recently I analyzed a </w:t>
      </w:r>
      <w:proofErr w:type="gramStart"/>
      <w:r w:rsidRPr="006F2094">
        <w:rPr>
          <w:rFonts w:ascii="Arial" w:hAnsi="Arial" w:cs="Arial"/>
          <w:color w:val="222222"/>
          <w:sz w:val="20"/>
          <w:szCs w:val="20"/>
          <w:bdr w:val="none" w:sz="0" w:space="0" w:color="auto" w:frame="1"/>
          <w:shd w:val="clear" w:color="auto" w:fill="FFFFFF"/>
        </w:rPr>
        <w:t>9 patient</w:t>
      </w:r>
      <w:proofErr w:type="gramEnd"/>
      <w:r w:rsidRPr="006F2094">
        <w:rPr>
          <w:rFonts w:ascii="Arial" w:hAnsi="Arial" w:cs="Arial"/>
          <w:color w:val="222222"/>
          <w:sz w:val="20"/>
          <w:szCs w:val="20"/>
          <w:bdr w:val="none" w:sz="0" w:space="0" w:color="auto" w:frame="1"/>
          <w:shd w:val="clear" w:color="auto" w:fill="FFFFFF"/>
        </w:rPr>
        <w:t xml:space="preserve"> trial using historical controls, in order to justify funding a large phase III trial.</w:t>
      </w:r>
      <w:r>
        <w:rPr>
          <w:rFonts w:ascii="Arial" w:hAnsi="Arial" w:cs="Arial"/>
          <w:color w:val="222222"/>
          <w:sz w:val="20"/>
          <w:szCs w:val="20"/>
          <w:bdr w:val="none" w:sz="0" w:space="0" w:color="auto" w:frame="1"/>
          <w:shd w:val="clear" w:color="auto" w:fill="FFFFFF"/>
        </w:rPr>
        <w:t>”</w:t>
      </w:r>
    </w:p>
    <w:p w14:paraId="7B187B65" w14:textId="3C3B9C18" w:rsidR="00816B12" w:rsidRPr="00816B12" w:rsidRDefault="00816B12" w:rsidP="00CB3209">
      <w:pPr>
        <w:pStyle w:val="ListParagraph"/>
        <w:numPr>
          <w:ilvl w:val="1"/>
          <w:numId w:val="2"/>
        </w:numPr>
      </w:pPr>
      <w:r>
        <w:rPr>
          <w:rFonts w:ascii="Arial" w:hAnsi="Arial" w:cs="Arial"/>
          <w:color w:val="A5A5A5" w:themeColor="accent3"/>
          <w:sz w:val="20"/>
          <w:szCs w:val="20"/>
          <w:bdr w:val="none" w:sz="0" w:space="0" w:color="auto" w:frame="1"/>
          <w:shd w:val="clear" w:color="auto" w:fill="FFFFFF"/>
        </w:rPr>
        <w:t xml:space="preserve">FIRST trial </w:t>
      </w:r>
    </w:p>
    <w:p w14:paraId="55E006CE" w14:textId="392FC079" w:rsidR="00816B12" w:rsidRPr="00816B12" w:rsidRDefault="00816B12" w:rsidP="00CB3209">
      <w:pPr>
        <w:pStyle w:val="ListParagraph"/>
        <w:numPr>
          <w:ilvl w:val="2"/>
          <w:numId w:val="2"/>
        </w:numPr>
      </w:pPr>
      <w:r>
        <w:rPr>
          <w:rFonts w:ascii="Arial" w:hAnsi="Arial" w:cs="Arial"/>
          <w:color w:val="A5A5A5" w:themeColor="accent3"/>
          <w:sz w:val="20"/>
          <w:szCs w:val="20"/>
          <w:bdr w:val="none" w:sz="0" w:space="0" w:color="auto" w:frame="1"/>
          <w:shd w:val="clear" w:color="auto" w:fill="FFFFFF"/>
        </w:rPr>
        <w:t xml:space="preserve">Launched off of 33 patients without phase 2 but stopped after 450 patients randomized because of excess harm and </w:t>
      </w:r>
      <w:proofErr w:type="gramStart"/>
      <w:r>
        <w:rPr>
          <w:rFonts w:ascii="Arial" w:hAnsi="Arial" w:cs="Arial"/>
          <w:color w:val="A5A5A5" w:themeColor="accent3"/>
          <w:sz w:val="20"/>
          <w:szCs w:val="20"/>
          <w:bdr w:val="none" w:sz="0" w:space="0" w:color="auto" w:frame="1"/>
          <w:shd w:val="clear" w:color="auto" w:fill="FFFFFF"/>
        </w:rPr>
        <w:t>futility</w:t>
      </w:r>
      <w:proofErr w:type="gramEnd"/>
      <w:r>
        <w:rPr>
          <w:rFonts w:ascii="Arial" w:hAnsi="Arial" w:cs="Arial"/>
          <w:color w:val="A5A5A5" w:themeColor="accent3"/>
          <w:sz w:val="20"/>
          <w:szCs w:val="20"/>
          <w:bdr w:val="none" w:sz="0" w:space="0" w:color="auto" w:frame="1"/>
          <w:shd w:val="clear" w:color="auto" w:fill="FFFFFF"/>
        </w:rPr>
        <w:t xml:space="preserve"> </w:t>
      </w:r>
    </w:p>
    <w:p w14:paraId="77F7C130" w14:textId="16E023FA" w:rsidR="00816B12" w:rsidRDefault="00816B12" w:rsidP="00CB3209">
      <w:pPr>
        <w:pStyle w:val="ListParagraph"/>
        <w:numPr>
          <w:ilvl w:val="2"/>
          <w:numId w:val="2"/>
        </w:numPr>
      </w:pPr>
      <w:r>
        <w:rPr>
          <w:rFonts w:ascii="Arial" w:hAnsi="Arial" w:cs="Arial"/>
          <w:color w:val="A5A5A5" w:themeColor="accent3"/>
          <w:sz w:val="20"/>
          <w:szCs w:val="20"/>
          <w:bdr w:val="none" w:sz="0" w:space="0" w:color="auto" w:frame="1"/>
          <w:shd w:val="clear" w:color="auto" w:fill="FFFFFF"/>
        </w:rPr>
        <w:t>Argues that this saved patients—but don’t know if the phase 2 would have found that—weak arguments</w:t>
      </w:r>
    </w:p>
    <w:p w14:paraId="4042A0E5" w14:textId="494D4522" w:rsidR="00CA2186" w:rsidRDefault="00CA2186" w:rsidP="00CB3209">
      <w:pPr>
        <w:pStyle w:val="ListParagraph"/>
        <w:numPr>
          <w:ilvl w:val="0"/>
          <w:numId w:val="2"/>
        </w:numPr>
      </w:pPr>
      <w:r>
        <w:t xml:space="preserve">Pragmatic Phase 3 </w:t>
      </w:r>
    </w:p>
    <w:p w14:paraId="302B8BB6" w14:textId="3EBCED5C" w:rsidR="00C34C9C" w:rsidRPr="00151026" w:rsidRDefault="00C34C9C" w:rsidP="00CB3209">
      <w:pPr>
        <w:pStyle w:val="ListParagraph"/>
        <w:numPr>
          <w:ilvl w:val="1"/>
          <w:numId w:val="2"/>
        </w:numPr>
        <w:rPr>
          <w:color w:val="70AD47" w:themeColor="accent6"/>
        </w:rPr>
      </w:pPr>
      <w:r w:rsidRPr="00C34C9C">
        <w:rPr>
          <w:color w:val="70AD47" w:themeColor="accent6"/>
        </w:rPr>
        <w:t xml:space="preserve">pragmatic trials are designed to be straightforward and externally valid by using practical clinical procedures and outcomes that are important to </w:t>
      </w:r>
      <w:r w:rsidRPr="00151026">
        <w:rPr>
          <w:color w:val="70AD47" w:themeColor="accent6"/>
        </w:rPr>
        <w:t>patients and easily interpretable</w:t>
      </w:r>
    </w:p>
    <w:p w14:paraId="34621480" w14:textId="10443ADB" w:rsidR="00C34C9C" w:rsidRPr="00151026" w:rsidRDefault="00151026" w:rsidP="00CB3209">
      <w:pPr>
        <w:pStyle w:val="ListParagraph"/>
        <w:numPr>
          <w:ilvl w:val="1"/>
          <w:numId w:val="2"/>
        </w:numPr>
        <w:rPr>
          <w:color w:val="70AD47" w:themeColor="accent6"/>
        </w:rPr>
      </w:pPr>
      <w:r w:rsidRPr="00151026">
        <w:rPr>
          <w:color w:val="70AD47" w:themeColor="accent6"/>
        </w:rPr>
        <w:t xml:space="preserve">no biomarker evidence-not overcomplicated with mechanistic undertakings </w:t>
      </w:r>
    </w:p>
    <w:p w14:paraId="2492A2E0" w14:textId="6C3E2B10" w:rsidR="00151026" w:rsidRPr="00151026" w:rsidRDefault="00151026" w:rsidP="00CB3209">
      <w:pPr>
        <w:pStyle w:val="ListParagraph"/>
        <w:numPr>
          <w:ilvl w:val="1"/>
          <w:numId w:val="2"/>
        </w:numPr>
        <w:rPr>
          <w:color w:val="70AD47" w:themeColor="accent6"/>
        </w:rPr>
      </w:pPr>
      <w:r w:rsidRPr="00151026">
        <w:rPr>
          <w:color w:val="70AD47" w:themeColor="accent6"/>
        </w:rPr>
        <w:t>cheap</w:t>
      </w:r>
      <w:r>
        <w:rPr>
          <w:color w:val="70AD47" w:themeColor="accent6"/>
        </w:rPr>
        <w:t>/less patients</w:t>
      </w:r>
    </w:p>
    <w:p w14:paraId="44895A21" w14:textId="4EF8B739" w:rsidR="000F0FF4" w:rsidRDefault="000F0FF4" w:rsidP="00CB3209">
      <w:pPr>
        <w:pStyle w:val="ListParagraph"/>
        <w:numPr>
          <w:ilvl w:val="0"/>
          <w:numId w:val="2"/>
        </w:numPr>
      </w:pPr>
      <w:r>
        <w:t>Normal Phase 3</w:t>
      </w:r>
    </w:p>
    <w:p w14:paraId="0DFAF38F" w14:textId="2D0CC8FE" w:rsidR="00CA2186" w:rsidRDefault="000F0FF4" w:rsidP="00CB3209">
      <w:pPr>
        <w:pStyle w:val="ListParagraph"/>
        <w:numPr>
          <w:ilvl w:val="0"/>
          <w:numId w:val="2"/>
        </w:numPr>
      </w:pPr>
      <w:r>
        <w:t>Out of scope</w:t>
      </w:r>
    </w:p>
    <w:p w14:paraId="351AD075" w14:textId="2CB51382" w:rsidR="000F0FF4" w:rsidRDefault="000F0FF4" w:rsidP="00CB3209">
      <w:pPr>
        <w:pStyle w:val="ListParagraph"/>
        <w:numPr>
          <w:ilvl w:val="1"/>
          <w:numId w:val="2"/>
        </w:numPr>
      </w:pPr>
      <w:r>
        <w:t xml:space="preserve">Phase 2/3 </w:t>
      </w:r>
    </w:p>
    <w:p w14:paraId="39BA2AC2" w14:textId="24CB1BA4" w:rsidR="00104318" w:rsidRPr="00F83A6E" w:rsidRDefault="00104318" w:rsidP="00CB3209">
      <w:pPr>
        <w:pStyle w:val="ListParagraph"/>
        <w:numPr>
          <w:ilvl w:val="2"/>
          <w:numId w:val="2"/>
        </w:numPr>
      </w:pPr>
      <w:r>
        <w:rPr>
          <w:color w:val="A5A5A5" w:themeColor="accent3"/>
        </w:rPr>
        <w:t xml:space="preserve">Talks about </w:t>
      </w:r>
      <w:r w:rsidR="00CB3209">
        <w:rPr>
          <w:color w:val="A5A5A5" w:themeColor="accent3"/>
        </w:rPr>
        <w:t xml:space="preserve">it as a </w:t>
      </w:r>
      <w:r>
        <w:rPr>
          <w:color w:val="A5A5A5" w:themeColor="accent3"/>
        </w:rPr>
        <w:t xml:space="preserve">viable option </w:t>
      </w:r>
    </w:p>
    <w:p w14:paraId="017E84EF" w14:textId="77777777" w:rsidR="009E260A" w:rsidRDefault="00000000" w:rsidP="009E260A">
      <w:pPr>
        <w:pStyle w:val="ListParagraph"/>
        <w:numPr>
          <w:ilvl w:val="2"/>
          <w:numId w:val="2"/>
        </w:numPr>
      </w:pPr>
      <w:hyperlink r:id="rId16" w:history="1">
        <w:r w:rsidR="00F83A6E" w:rsidRPr="00D92F00">
          <w:rPr>
            <w:rStyle w:val="Hyperlink"/>
          </w:rPr>
          <w:t>https://link.springer.com/content/pdf/10.1007/s10985-007-9049-x.pdf</w:t>
        </w:r>
      </w:hyperlink>
    </w:p>
    <w:p w14:paraId="3F307D83" w14:textId="609C8ABE" w:rsidR="009E260A" w:rsidRDefault="009E260A" w:rsidP="009E260A">
      <w:pPr>
        <w:pStyle w:val="ListParagraph"/>
        <w:numPr>
          <w:ilvl w:val="2"/>
          <w:numId w:val="2"/>
        </w:numPr>
        <w:rPr>
          <w:color w:val="2F6920"/>
        </w:rPr>
      </w:pPr>
      <w:r w:rsidRPr="009E260A">
        <w:rPr>
          <w:color w:val="2F6920"/>
        </w:rPr>
        <w:t xml:space="preserve">Traditionally, individual study phases are completed before moving to the next phase of the study. However, as has been the case in immunotherapy development, combined Phase 1/2 clinical trials may speed development; that is, instead of conducting a Phase 1 trial for toxicity and a separate Phase 2 trial for efficacy, it may be appropriate to integrate these two phases into one study of individuals with AD. Study sponsors can consider an adaptive Phase 2/3 study design, whereby accumulating trial data are used to guide modification of one or more specified aspects of the study design, for example reducing the number of dose arms, or extending or shortening the length of the trial without undermining its validity and integrity. Use of such an adaptive trial design places greater emphasis on Phase 2 learnings as guides to pharmaceutical decision-making (for example, whether to continue development of an investigational drug). While AD drug development could be reduced by months or even years using an adaptive design, there is some skepticism about its value with concern of erroneous trial modifications </w:t>
      </w:r>
      <w:proofErr w:type="gramStart"/>
      <w:r w:rsidRPr="009E260A">
        <w:rPr>
          <w:color w:val="2F6920"/>
        </w:rPr>
        <w:t>as a result of</w:t>
      </w:r>
      <w:proofErr w:type="gramEnd"/>
      <w:r w:rsidRPr="009E260A">
        <w:rPr>
          <w:color w:val="2F6920"/>
        </w:rPr>
        <w:t xml:space="preserve"> the “noise” with our current cognitive measures as well as with non-validated biomarkers. </w:t>
      </w:r>
      <w:r w:rsidR="00C80AF3">
        <w:rPr>
          <w:color w:val="2F6920"/>
        </w:rPr>
        <w:t>An intensive</w:t>
      </w:r>
      <w:r w:rsidRPr="009E260A">
        <w:rPr>
          <w:color w:val="2F6920"/>
        </w:rPr>
        <w:t xml:space="preserve"> study of novel study designs will be required to understand their </w:t>
      </w:r>
      <w:r w:rsidRPr="009E260A">
        <w:rPr>
          <w:color w:val="2F6920"/>
        </w:rPr>
        <w:lastRenderedPageBreak/>
        <w:t>appropriate role within the AD trial setting and potential for drug development acceleration.</w:t>
      </w:r>
    </w:p>
    <w:p w14:paraId="025A2398" w14:textId="77777777" w:rsidR="00B66C95" w:rsidRDefault="00B66C95" w:rsidP="00B66C95">
      <w:pPr>
        <w:pStyle w:val="ListParagraph"/>
        <w:numPr>
          <w:ilvl w:val="0"/>
          <w:numId w:val="2"/>
        </w:numPr>
      </w:pPr>
      <w:r>
        <w:t xml:space="preserve">In addition, the phase labels have begun to lose their meaning. Phase 2 trials will focus on safety, phase 1 trials will expand into </w:t>
      </w:r>
      <w:commentRangeStart w:id="1"/>
      <w:r>
        <w:t>efficacy</w:t>
      </w:r>
      <w:commentRangeEnd w:id="1"/>
      <w:r>
        <w:rPr>
          <w:rStyle w:val="CommentReference"/>
        </w:rPr>
        <w:commentReference w:id="1"/>
      </w:r>
      <w:r>
        <w:t>.</w:t>
      </w:r>
    </w:p>
    <w:p w14:paraId="708390E2" w14:textId="77777777" w:rsidR="00B66C95" w:rsidRDefault="00B66C95" w:rsidP="00B66C95">
      <w:pPr>
        <w:pStyle w:val="ListParagraph"/>
        <w:numPr>
          <w:ilvl w:val="1"/>
          <w:numId w:val="2"/>
        </w:numPr>
        <w:rPr>
          <w:color w:val="2F6920"/>
        </w:rPr>
      </w:pPr>
    </w:p>
    <w:p w14:paraId="5933DCC5" w14:textId="77777777" w:rsidR="008C0A57" w:rsidRDefault="008C0A57" w:rsidP="00FD4C35">
      <w:pPr>
        <w:rPr>
          <w:color w:val="2F6920"/>
        </w:rPr>
      </w:pPr>
    </w:p>
    <w:p w14:paraId="3C511459" w14:textId="77777777" w:rsidR="008C0A57" w:rsidRDefault="008C0A57" w:rsidP="00FD4C35">
      <w:pPr>
        <w:rPr>
          <w:color w:val="2F6920"/>
        </w:rPr>
      </w:pPr>
    </w:p>
    <w:p w14:paraId="79D8D104" w14:textId="77777777" w:rsidR="008C0A57" w:rsidRDefault="008C0A57" w:rsidP="00FD4C35">
      <w:pPr>
        <w:rPr>
          <w:color w:val="2F6920"/>
        </w:rPr>
      </w:pPr>
    </w:p>
    <w:p w14:paraId="1F13BB44" w14:textId="77777777" w:rsidR="008C0A57" w:rsidRDefault="008C0A57" w:rsidP="00FD4C35">
      <w:pPr>
        <w:rPr>
          <w:color w:val="2F6920"/>
        </w:rPr>
      </w:pPr>
    </w:p>
    <w:p w14:paraId="55F17010" w14:textId="77777777" w:rsidR="008C0A57" w:rsidRDefault="008C0A57" w:rsidP="00FD4C35">
      <w:pPr>
        <w:rPr>
          <w:color w:val="2F6920"/>
        </w:rPr>
      </w:pPr>
    </w:p>
    <w:p w14:paraId="7CDA9061" w14:textId="77777777" w:rsidR="008C0A57" w:rsidRDefault="008C0A57" w:rsidP="00FD4C35">
      <w:pPr>
        <w:rPr>
          <w:color w:val="2F6920"/>
        </w:rPr>
      </w:pPr>
    </w:p>
    <w:p w14:paraId="5F652A1A" w14:textId="77777777" w:rsidR="008C0A57" w:rsidRDefault="008C0A57" w:rsidP="00FD4C35">
      <w:pPr>
        <w:rPr>
          <w:color w:val="2F6920"/>
        </w:rPr>
      </w:pPr>
    </w:p>
    <w:p w14:paraId="5C47190A" w14:textId="77777777" w:rsidR="008C0A57" w:rsidRDefault="008C0A57" w:rsidP="00FD4C35">
      <w:pPr>
        <w:rPr>
          <w:color w:val="2F6920"/>
        </w:rPr>
      </w:pPr>
    </w:p>
    <w:p w14:paraId="2A8AB5D8" w14:textId="77777777" w:rsidR="008C0A57" w:rsidRDefault="008C0A57" w:rsidP="00FD4C35">
      <w:pPr>
        <w:rPr>
          <w:color w:val="2F6920"/>
        </w:rPr>
      </w:pPr>
    </w:p>
    <w:p w14:paraId="07CCDAFE" w14:textId="77777777" w:rsidR="008C0A57" w:rsidRDefault="008C0A57" w:rsidP="00FD4C35">
      <w:pPr>
        <w:rPr>
          <w:color w:val="2F6920"/>
        </w:rPr>
      </w:pPr>
    </w:p>
    <w:p w14:paraId="05F713B7" w14:textId="77777777" w:rsidR="008C0A57" w:rsidRDefault="008C0A57" w:rsidP="00FD4C35">
      <w:pPr>
        <w:rPr>
          <w:color w:val="2F6920"/>
        </w:rPr>
      </w:pPr>
    </w:p>
    <w:p w14:paraId="3066ED91" w14:textId="77777777" w:rsidR="008C0A57" w:rsidRDefault="008C0A57" w:rsidP="00FD4C35">
      <w:pPr>
        <w:rPr>
          <w:color w:val="2F6920"/>
        </w:rPr>
      </w:pPr>
    </w:p>
    <w:p w14:paraId="6977325D" w14:textId="77777777" w:rsidR="008C0A57" w:rsidRDefault="008C0A57" w:rsidP="00FD4C35">
      <w:pPr>
        <w:rPr>
          <w:color w:val="2F6920"/>
        </w:rPr>
      </w:pPr>
    </w:p>
    <w:p w14:paraId="0EA85F96" w14:textId="77777777" w:rsidR="008C0A57" w:rsidRDefault="008C0A57" w:rsidP="00FD4C35">
      <w:pPr>
        <w:rPr>
          <w:color w:val="2F6920"/>
        </w:rPr>
      </w:pPr>
    </w:p>
    <w:p w14:paraId="63920E05" w14:textId="77777777" w:rsidR="008C0A57" w:rsidRDefault="008C0A57" w:rsidP="00FD4C35">
      <w:pPr>
        <w:rPr>
          <w:color w:val="2F6920"/>
        </w:rPr>
      </w:pPr>
    </w:p>
    <w:p w14:paraId="696D7F14" w14:textId="77777777" w:rsidR="008C0A57" w:rsidRDefault="008C0A57" w:rsidP="00FD4C35">
      <w:pPr>
        <w:rPr>
          <w:color w:val="2F6920"/>
        </w:rPr>
      </w:pPr>
    </w:p>
    <w:p w14:paraId="2BC6C6D3" w14:textId="77777777" w:rsidR="008C0A57" w:rsidRDefault="008C0A57" w:rsidP="00FD4C35">
      <w:pPr>
        <w:rPr>
          <w:color w:val="2F6920"/>
        </w:rPr>
      </w:pPr>
    </w:p>
    <w:p w14:paraId="68BC3677" w14:textId="77777777" w:rsidR="008C0A57" w:rsidRDefault="008C0A57" w:rsidP="00FD4C35">
      <w:pPr>
        <w:rPr>
          <w:color w:val="2F6920"/>
        </w:rPr>
      </w:pPr>
    </w:p>
    <w:p w14:paraId="02C138EE" w14:textId="77777777" w:rsidR="008C0A57" w:rsidRDefault="008C0A57" w:rsidP="00FD4C35">
      <w:pPr>
        <w:rPr>
          <w:color w:val="2F6920"/>
        </w:rPr>
      </w:pPr>
    </w:p>
    <w:p w14:paraId="432A3804" w14:textId="77777777" w:rsidR="008C0A57" w:rsidRDefault="008C0A57" w:rsidP="00FD4C35">
      <w:pPr>
        <w:rPr>
          <w:color w:val="2F6920"/>
        </w:rPr>
      </w:pPr>
    </w:p>
    <w:p w14:paraId="1C2EFD92" w14:textId="77777777" w:rsidR="008C0A57" w:rsidRDefault="008C0A57" w:rsidP="00FD4C35">
      <w:pPr>
        <w:rPr>
          <w:color w:val="2F6920"/>
        </w:rPr>
      </w:pPr>
    </w:p>
    <w:p w14:paraId="2D41E388" w14:textId="77777777" w:rsidR="008C0A57" w:rsidRDefault="008C0A57" w:rsidP="00FD4C35">
      <w:pPr>
        <w:rPr>
          <w:color w:val="2F6920"/>
        </w:rPr>
      </w:pPr>
    </w:p>
    <w:p w14:paraId="6DBE9DC2" w14:textId="77777777" w:rsidR="008C0A57" w:rsidRDefault="008C0A57" w:rsidP="00FD4C35">
      <w:pPr>
        <w:rPr>
          <w:color w:val="2F6920"/>
        </w:rPr>
      </w:pPr>
    </w:p>
    <w:p w14:paraId="3B8343DD" w14:textId="77777777" w:rsidR="008C0A57" w:rsidRDefault="008C0A57" w:rsidP="00FD4C35">
      <w:pPr>
        <w:rPr>
          <w:color w:val="2F6920"/>
        </w:rPr>
      </w:pPr>
    </w:p>
    <w:p w14:paraId="6C327AC5" w14:textId="77777777" w:rsidR="008C0A57" w:rsidRDefault="008C0A57" w:rsidP="00FD4C35">
      <w:pPr>
        <w:rPr>
          <w:color w:val="2F6920"/>
        </w:rPr>
      </w:pPr>
    </w:p>
    <w:p w14:paraId="054566CE" w14:textId="77777777" w:rsidR="008C0A57" w:rsidRDefault="008C0A57" w:rsidP="00FD4C35">
      <w:pPr>
        <w:rPr>
          <w:color w:val="2F6920"/>
        </w:rPr>
      </w:pPr>
    </w:p>
    <w:p w14:paraId="6BC88A35" w14:textId="77777777" w:rsidR="008C0A57" w:rsidRDefault="008C0A57" w:rsidP="00FD4C35">
      <w:pPr>
        <w:rPr>
          <w:color w:val="2F6920"/>
        </w:rPr>
      </w:pPr>
    </w:p>
    <w:p w14:paraId="2D66D443" w14:textId="77777777" w:rsidR="008C0A57" w:rsidRDefault="008C0A57" w:rsidP="00FD4C35">
      <w:pPr>
        <w:rPr>
          <w:color w:val="2F6920"/>
        </w:rPr>
      </w:pPr>
    </w:p>
    <w:p w14:paraId="112744CC" w14:textId="77777777" w:rsidR="008C0A57" w:rsidRDefault="008C0A57" w:rsidP="00FD4C35">
      <w:pPr>
        <w:rPr>
          <w:color w:val="2F6920"/>
        </w:rPr>
      </w:pPr>
    </w:p>
    <w:p w14:paraId="1683A848" w14:textId="77777777" w:rsidR="008C0A57" w:rsidRDefault="008C0A57" w:rsidP="00FD4C35">
      <w:pPr>
        <w:rPr>
          <w:color w:val="2F6920"/>
        </w:rPr>
      </w:pPr>
    </w:p>
    <w:p w14:paraId="270A1061" w14:textId="77777777" w:rsidR="008C0A57" w:rsidRDefault="008C0A57" w:rsidP="00FD4C35">
      <w:pPr>
        <w:rPr>
          <w:color w:val="2F6920"/>
        </w:rPr>
      </w:pPr>
    </w:p>
    <w:p w14:paraId="0A2381F7" w14:textId="39471BB7" w:rsidR="00FD4C35" w:rsidRDefault="00FD4C35" w:rsidP="00FD4C35">
      <w:pPr>
        <w:rPr>
          <w:color w:val="2F6920"/>
        </w:rPr>
      </w:pPr>
      <w:r>
        <w:rPr>
          <w:color w:val="2F6920"/>
        </w:rPr>
        <w:t xml:space="preserve">Lit review number 2 </w:t>
      </w:r>
    </w:p>
    <w:p w14:paraId="289C68DF" w14:textId="017F7C71" w:rsidR="00FD4C35" w:rsidRDefault="00000000" w:rsidP="00FD4C35">
      <w:pPr>
        <w:rPr>
          <w:rFonts w:ascii="Helvetica Neue" w:eastAsiaTheme="minorHAnsi" w:hAnsi="Helvetica Neue" w:cstheme="minorBidi"/>
        </w:rPr>
      </w:pPr>
      <w:hyperlink r:id="rId21" w:history="1">
        <w:r w:rsidR="00FD4C35">
          <w:rPr>
            <w:rFonts w:ascii="Helvetica Neue" w:eastAsiaTheme="minorHAnsi" w:hAnsi="Helvetica Neue" w:cs="Helvetica Neue"/>
            <w:color w:val="094FD1"/>
            <w:sz w:val="26"/>
            <w:szCs w:val="26"/>
            <w:u w:val="single" w:color="094FD1"/>
          </w:rPr>
          <w:t>file:///Users/hannahmoyer/Downloads/Mehta%20ExpOpinInvestDrug17.pdf</w:t>
        </w:r>
      </w:hyperlink>
    </w:p>
    <w:p w14:paraId="12D59D85" w14:textId="5B212775" w:rsidR="00FD4C35" w:rsidRDefault="00000000" w:rsidP="00FD4C35">
      <w:pPr>
        <w:rPr>
          <w:rFonts w:ascii="Helvetica Neue" w:eastAsiaTheme="minorHAnsi" w:hAnsi="Helvetica Neue" w:cs="Helvetica Neue"/>
          <w:color w:val="000000"/>
          <w:sz w:val="26"/>
          <w:szCs w:val="26"/>
        </w:rPr>
      </w:pPr>
      <w:hyperlink r:id="rId22" w:history="1">
        <w:r w:rsidR="00FD4C35" w:rsidRPr="00683894">
          <w:rPr>
            <w:rStyle w:val="Hyperlink"/>
            <w:rFonts w:ascii="Helvetica Neue" w:eastAsiaTheme="minorHAnsi" w:hAnsi="Helvetica Neue" w:cs="Helvetica Neue"/>
            <w:sz w:val="26"/>
            <w:szCs w:val="26"/>
          </w:rPr>
          <w:t>https://pubmed.ncbi.nlm.nih.gov/31714631/</w:t>
        </w:r>
      </w:hyperlink>
    </w:p>
    <w:p w14:paraId="36792835" w14:textId="5E56BDA3" w:rsidR="00FD4C35" w:rsidRDefault="00000000" w:rsidP="00FD4C35">
      <w:pPr>
        <w:rPr>
          <w:color w:val="2F6920"/>
        </w:rPr>
      </w:pPr>
      <w:hyperlink r:id="rId23" w:history="1">
        <w:r w:rsidR="00FD4C35" w:rsidRPr="00683894">
          <w:rPr>
            <w:rStyle w:val="Hyperlink"/>
          </w:rPr>
          <w:t>https://content.iospress.com/articles/journal-of-huntingtons-disease/jhd170245</w:t>
        </w:r>
      </w:hyperlink>
    </w:p>
    <w:p w14:paraId="55068D75" w14:textId="1A685C42" w:rsidR="00FD4C35" w:rsidRDefault="00000000" w:rsidP="00FD4C35">
      <w:pPr>
        <w:rPr>
          <w:color w:val="2F6920"/>
        </w:rPr>
      </w:pPr>
      <w:hyperlink r:id="rId24" w:history="1">
        <w:r w:rsidR="00FD4C35" w:rsidRPr="00683894">
          <w:rPr>
            <w:rStyle w:val="Hyperlink"/>
          </w:rPr>
          <w:t>https://www.sciencedirect.com/science/article/pii/S0896627314009052</w:t>
        </w:r>
      </w:hyperlink>
    </w:p>
    <w:p w14:paraId="7A9214C1" w14:textId="5FDAB2BA" w:rsidR="00FD4C35" w:rsidRDefault="00000000" w:rsidP="00FD4C35">
      <w:pPr>
        <w:rPr>
          <w:color w:val="2F6920"/>
        </w:rPr>
      </w:pPr>
      <w:hyperlink r:id="rId25" w:history="1">
        <w:r w:rsidR="00FD4C35" w:rsidRPr="00683894">
          <w:rPr>
            <w:rStyle w:val="Hyperlink"/>
          </w:rPr>
          <w:t>https://www.nature.com/articles/nrd4793</w:t>
        </w:r>
      </w:hyperlink>
    </w:p>
    <w:p w14:paraId="29463B87" w14:textId="1E0A3487" w:rsidR="00FD4C35" w:rsidRDefault="00000000" w:rsidP="00FD4C35">
      <w:pPr>
        <w:rPr>
          <w:color w:val="2F6920"/>
        </w:rPr>
      </w:pPr>
      <w:hyperlink r:id="rId26" w:history="1">
        <w:r w:rsidR="00FD4C35" w:rsidRPr="00683894">
          <w:rPr>
            <w:rStyle w:val="Hyperlink"/>
          </w:rPr>
          <w:t>https://pubmed.ncbi.nlm.nih.gov/25442934/</w:t>
        </w:r>
      </w:hyperlink>
    </w:p>
    <w:p w14:paraId="360E08AC" w14:textId="6D972235" w:rsidR="00FD4C35" w:rsidRDefault="00000000" w:rsidP="00FD4C35">
      <w:pPr>
        <w:rPr>
          <w:color w:val="2F6920"/>
        </w:rPr>
      </w:pPr>
      <w:hyperlink r:id="rId27" w:history="1">
        <w:r w:rsidR="00FD4C35" w:rsidRPr="00683894">
          <w:rPr>
            <w:rStyle w:val="Hyperlink"/>
          </w:rPr>
          <w:t>https://pubmed.ncbi.nlm.nih.gov/34581499/</w:t>
        </w:r>
      </w:hyperlink>
    </w:p>
    <w:p w14:paraId="033C57B0" w14:textId="5B78B293" w:rsidR="00FD4C35" w:rsidRDefault="00000000" w:rsidP="00FD4C35">
      <w:pPr>
        <w:rPr>
          <w:color w:val="2F6920"/>
        </w:rPr>
      </w:pPr>
      <w:hyperlink r:id="rId28" w:history="1">
        <w:r w:rsidR="00FD4C35" w:rsidRPr="00683894">
          <w:rPr>
            <w:rStyle w:val="Hyperlink"/>
          </w:rPr>
          <w:t>https://pubmed.ncbi.nlm.nih.gov/35910671/</w:t>
        </w:r>
      </w:hyperlink>
    </w:p>
    <w:p w14:paraId="2599F11B" w14:textId="52846FBA" w:rsidR="001D0DCC" w:rsidRDefault="00000000" w:rsidP="00FD4C35">
      <w:pPr>
        <w:rPr>
          <w:color w:val="2F6920"/>
        </w:rPr>
      </w:pPr>
      <w:hyperlink r:id="rId29" w:history="1">
        <w:r w:rsidR="001D0DCC" w:rsidRPr="00683894">
          <w:rPr>
            <w:rStyle w:val="Hyperlink"/>
          </w:rPr>
          <w:t>https://pubmed.ncbi.nlm.nih.gov/34940927/</w:t>
        </w:r>
      </w:hyperlink>
    </w:p>
    <w:p w14:paraId="00E54041" w14:textId="4954A324" w:rsidR="0017172C" w:rsidRDefault="00000000" w:rsidP="00FD4C35">
      <w:pPr>
        <w:rPr>
          <w:color w:val="2F6920"/>
        </w:rPr>
      </w:pPr>
      <w:hyperlink r:id="rId30" w:history="1">
        <w:r w:rsidR="0017172C" w:rsidRPr="00683894">
          <w:rPr>
            <w:rStyle w:val="Hyperlink"/>
          </w:rPr>
          <w:t>https://pubmed.ncbi.nlm.nih.gov/28506849/</w:t>
        </w:r>
      </w:hyperlink>
    </w:p>
    <w:p w14:paraId="65C6FA91" w14:textId="1ED7457B" w:rsidR="0017172C" w:rsidRDefault="00000000" w:rsidP="00FD4C35">
      <w:pPr>
        <w:rPr>
          <w:color w:val="2F6920"/>
        </w:rPr>
      </w:pPr>
      <w:hyperlink r:id="rId31" w:history="1">
        <w:r w:rsidR="00011B73" w:rsidRPr="00683894">
          <w:rPr>
            <w:rStyle w:val="Hyperlink"/>
          </w:rPr>
          <w:t>https://pubmed.ncbi.nlm.nih.gov/23709704/</w:t>
        </w:r>
      </w:hyperlink>
    </w:p>
    <w:p w14:paraId="20A0E011" w14:textId="79F3FF36" w:rsidR="00011B73" w:rsidRDefault="00000000" w:rsidP="00FD4C35">
      <w:pPr>
        <w:rPr>
          <w:color w:val="2F6920"/>
        </w:rPr>
      </w:pPr>
      <w:hyperlink r:id="rId32" w:history="1">
        <w:r w:rsidR="00011B73" w:rsidRPr="00683894">
          <w:rPr>
            <w:rStyle w:val="Hyperlink"/>
          </w:rPr>
          <w:t>https://www.ncbi.nlm.nih.gov/pmc/articles/PMC6615592/</w:t>
        </w:r>
      </w:hyperlink>
    </w:p>
    <w:p w14:paraId="77E6D49C" w14:textId="0CE77FF1" w:rsidR="00011B73" w:rsidRDefault="00000000" w:rsidP="00FD4C35">
      <w:pPr>
        <w:rPr>
          <w:color w:val="2F6920"/>
        </w:rPr>
      </w:pPr>
      <w:hyperlink r:id="rId33" w:history="1">
        <w:r w:rsidR="00011B73" w:rsidRPr="00683894">
          <w:rPr>
            <w:rStyle w:val="Hyperlink"/>
          </w:rPr>
          <w:t>https://pubmed.ncbi.nlm.nih.gov/27723879/</w:t>
        </w:r>
      </w:hyperlink>
    </w:p>
    <w:p w14:paraId="441FA44A" w14:textId="3FC39F68" w:rsidR="00011B73" w:rsidRDefault="00000000" w:rsidP="00FD4C35">
      <w:pPr>
        <w:rPr>
          <w:color w:val="2F6920"/>
        </w:rPr>
      </w:pPr>
      <w:hyperlink r:id="rId34" w:history="1">
        <w:r w:rsidR="00011B73" w:rsidRPr="00683894">
          <w:rPr>
            <w:rStyle w:val="Hyperlink"/>
          </w:rPr>
          <w:t>https://pubmed.ncbi.nlm.nih.gov/26274493/</w:t>
        </w:r>
      </w:hyperlink>
    </w:p>
    <w:p w14:paraId="44742068" w14:textId="146F2BDF" w:rsidR="00011B73" w:rsidRDefault="00000000" w:rsidP="00FD4C35">
      <w:pPr>
        <w:rPr>
          <w:color w:val="2F6920"/>
        </w:rPr>
      </w:pPr>
      <w:hyperlink r:id="rId35" w:history="1">
        <w:r w:rsidR="00286735" w:rsidRPr="00683894">
          <w:rPr>
            <w:rStyle w:val="Hyperlink"/>
          </w:rPr>
          <w:t>https://pubmed.ncbi.nlm.nih.gov/26473191/</w:t>
        </w:r>
      </w:hyperlink>
    </w:p>
    <w:p w14:paraId="3632F75C" w14:textId="55192DC9" w:rsidR="00286735" w:rsidRDefault="00000000" w:rsidP="00FD4C35">
      <w:pPr>
        <w:rPr>
          <w:color w:val="2F6920"/>
        </w:rPr>
      </w:pPr>
      <w:hyperlink r:id="rId36" w:history="1">
        <w:r w:rsidR="00286735" w:rsidRPr="00683894">
          <w:rPr>
            <w:rStyle w:val="Hyperlink"/>
          </w:rPr>
          <w:t>https://pubmed.ncbi.nlm.nih.gov/23296069/</w:t>
        </w:r>
      </w:hyperlink>
    </w:p>
    <w:p w14:paraId="54FA27DC" w14:textId="04E50F26" w:rsidR="00286735" w:rsidRDefault="00000000" w:rsidP="00FD4C35">
      <w:pPr>
        <w:rPr>
          <w:color w:val="2F6920"/>
        </w:rPr>
      </w:pPr>
      <w:hyperlink r:id="rId37" w:history="1">
        <w:r w:rsidR="0041422B" w:rsidRPr="00683894">
          <w:rPr>
            <w:rStyle w:val="Hyperlink"/>
          </w:rPr>
          <w:t>https://pubmed.ncbi.nlm.nih.gov/18631992/</w:t>
        </w:r>
      </w:hyperlink>
    </w:p>
    <w:p w14:paraId="1FFFCCA3" w14:textId="30BC4939" w:rsidR="0041422B" w:rsidRDefault="00000000" w:rsidP="00FD4C35">
      <w:pPr>
        <w:rPr>
          <w:color w:val="2F6920"/>
        </w:rPr>
      </w:pPr>
      <w:hyperlink r:id="rId38" w:history="1">
        <w:r w:rsidR="0041422B" w:rsidRPr="00683894">
          <w:rPr>
            <w:rStyle w:val="Hyperlink"/>
          </w:rPr>
          <w:t>https://pubmed.ncbi.nlm.nih.gov/33674360/</w:t>
        </w:r>
      </w:hyperlink>
    </w:p>
    <w:p w14:paraId="00F93F6E" w14:textId="019AD667" w:rsidR="0041422B" w:rsidRDefault="00000000" w:rsidP="00FD4C35">
      <w:pPr>
        <w:rPr>
          <w:color w:val="2F6920"/>
        </w:rPr>
      </w:pPr>
      <w:hyperlink r:id="rId39" w:history="1">
        <w:r w:rsidR="0041422B" w:rsidRPr="00683894">
          <w:rPr>
            <w:rStyle w:val="Hyperlink"/>
          </w:rPr>
          <w:t>https://pubmed.ncbi.nlm.nih.gov/33486115/</w:t>
        </w:r>
      </w:hyperlink>
    </w:p>
    <w:p w14:paraId="66BC4149" w14:textId="007CD2F7" w:rsidR="0041422B" w:rsidRDefault="00000000" w:rsidP="00FD4C35">
      <w:pPr>
        <w:rPr>
          <w:color w:val="2F6920"/>
        </w:rPr>
      </w:pPr>
      <w:hyperlink r:id="rId40" w:history="1">
        <w:r w:rsidR="0041422B" w:rsidRPr="00683894">
          <w:rPr>
            <w:rStyle w:val="Hyperlink"/>
          </w:rPr>
          <w:t>https://pubmed.ncbi.nlm.nih.gov/33562713/</w:t>
        </w:r>
      </w:hyperlink>
    </w:p>
    <w:p w14:paraId="324D7370" w14:textId="23ADA419" w:rsidR="0041422B" w:rsidRDefault="00000000" w:rsidP="00FD4C35">
      <w:pPr>
        <w:rPr>
          <w:color w:val="2F6920"/>
        </w:rPr>
      </w:pPr>
      <w:hyperlink r:id="rId41" w:history="1">
        <w:r w:rsidR="0041422B" w:rsidRPr="00683894">
          <w:rPr>
            <w:rStyle w:val="Hyperlink"/>
          </w:rPr>
          <w:t>https://pubmed.ncbi.nlm.nih.gov/29956453/</w:t>
        </w:r>
      </w:hyperlink>
    </w:p>
    <w:p w14:paraId="3C3F9D37" w14:textId="520E347F" w:rsidR="0041422B" w:rsidRDefault="00000000" w:rsidP="00FD4C35">
      <w:pPr>
        <w:rPr>
          <w:color w:val="2F6920"/>
        </w:rPr>
      </w:pPr>
      <w:hyperlink r:id="rId42" w:history="1">
        <w:r w:rsidR="0041422B" w:rsidRPr="00683894">
          <w:rPr>
            <w:rStyle w:val="Hyperlink"/>
          </w:rPr>
          <w:t>https://pubmed.ncbi.nlm.nih.gov/25537256/</w:t>
        </w:r>
      </w:hyperlink>
    </w:p>
    <w:p w14:paraId="0600C42E" w14:textId="3A122545" w:rsidR="00797EF8" w:rsidRDefault="00000000" w:rsidP="00FD4C35">
      <w:pPr>
        <w:rPr>
          <w:color w:val="2F6920"/>
        </w:rPr>
      </w:pPr>
      <w:hyperlink r:id="rId43" w:history="1">
        <w:r w:rsidR="00797EF8" w:rsidRPr="00683894">
          <w:rPr>
            <w:rStyle w:val="Hyperlink"/>
          </w:rPr>
          <w:t>https://pubmed.ncbi.nlm.nih.gov/29208432/</w:t>
        </w:r>
      </w:hyperlink>
    </w:p>
    <w:p w14:paraId="3DCC8FB2" w14:textId="3C4C06A7" w:rsidR="00797EF8" w:rsidRDefault="00000000" w:rsidP="00FD4C35">
      <w:pPr>
        <w:rPr>
          <w:color w:val="2F6920"/>
        </w:rPr>
      </w:pPr>
      <w:hyperlink r:id="rId44" w:history="1">
        <w:r w:rsidR="00C82FB9" w:rsidRPr="00683894">
          <w:rPr>
            <w:rStyle w:val="Hyperlink"/>
          </w:rPr>
          <w:t>https://pubmed.ncbi.nlm.nih.gov/35935842/</w:t>
        </w:r>
      </w:hyperlink>
    </w:p>
    <w:p w14:paraId="4BA80F8E" w14:textId="37F1353D" w:rsidR="00A9131C" w:rsidRDefault="00000000" w:rsidP="00FD4C35">
      <w:pPr>
        <w:rPr>
          <w:color w:val="2F6920"/>
        </w:rPr>
      </w:pPr>
      <w:hyperlink r:id="rId45" w:history="1">
        <w:r w:rsidR="00A9131C" w:rsidRPr="00683894">
          <w:rPr>
            <w:rStyle w:val="Hyperlink"/>
          </w:rPr>
          <w:t>https://www.tandfonline.com/doi/full/10.1080/13543784.2017.1323868?casa_token=tjtSD_ii5yEAAAAA%3AFspAny4Ufo6i2Hw_NfNsApYQgQyauv7og6gZK6Xb2-SvxjGCvF-t_Jt9b-gO7RV0ipUi0cIho87Q</w:t>
        </w:r>
      </w:hyperlink>
    </w:p>
    <w:p w14:paraId="268C840C" w14:textId="12AE25FB" w:rsidR="00A9131C" w:rsidRDefault="00000000" w:rsidP="00FD4C35">
      <w:pPr>
        <w:rPr>
          <w:color w:val="2F6920"/>
        </w:rPr>
      </w:pPr>
      <w:hyperlink r:id="rId46" w:history="1">
        <w:r w:rsidR="006D7632" w:rsidRPr="00683894">
          <w:rPr>
            <w:rStyle w:val="Hyperlink"/>
          </w:rPr>
          <w:t>https://www.hindawi.com/journals/ijad/2020/5380346/</w:t>
        </w:r>
      </w:hyperlink>
    </w:p>
    <w:p w14:paraId="6EE73E13" w14:textId="301A805E" w:rsidR="006D7632" w:rsidRDefault="00000000" w:rsidP="00FD4C35">
      <w:pPr>
        <w:rPr>
          <w:color w:val="2F6920"/>
        </w:rPr>
      </w:pPr>
      <w:hyperlink r:id="rId47" w:history="1">
        <w:r w:rsidR="006D7632" w:rsidRPr="00683894">
          <w:rPr>
            <w:rStyle w:val="Hyperlink"/>
          </w:rPr>
          <w:t>https://www.ncbi.nlm.nih.gov/pmc/articles/PMC5866992/</w:t>
        </w:r>
      </w:hyperlink>
    </w:p>
    <w:p w14:paraId="11BF7164" w14:textId="7D6623A0" w:rsidR="006D7632" w:rsidRDefault="00000000" w:rsidP="00FD4C35">
      <w:pPr>
        <w:rPr>
          <w:color w:val="2F6920"/>
        </w:rPr>
      </w:pPr>
      <w:hyperlink r:id="rId48" w:history="1">
        <w:r w:rsidR="006D7632" w:rsidRPr="00683894">
          <w:rPr>
            <w:rStyle w:val="Hyperlink"/>
          </w:rPr>
          <w:t>https://jamanetwork.com/journals/jamainternalmedicine/article-abstract/2565686</w:t>
        </w:r>
      </w:hyperlink>
    </w:p>
    <w:p w14:paraId="58E99F2F" w14:textId="1F82FECC" w:rsidR="006D7632" w:rsidRDefault="00000000" w:rsidP="00FD4C35">
      <w:pPr>
        <w:rPr>
          <w:color w:val="2F6920"/>
        </w:rPr>
      </w:pPr>
      <w:hyperlink r:id="rId49" w:history="1">
        <w:r w:rsidR="00A85F09" w:rsidRPr="00683894">
          <w:rPr>
            <w:rStyle w:val="Hyperlink"/>
          </w:rPr>
          <w:t>https://www.ncbi.nlm.nih.gov/pmc/articles/PMC3351877/</w:t>
        </w:r>
      </w:hyperlink>
    </w:p>
    <w:p w14:paraId="578E57C0" w14:textId="7CC803BA" w:rsidR="00A85F09" w:rsidRDefault="00000000" w:rsidP="00FD4C35">
      <w:pPr>
        <w:rPr>
          <w:color w:val="2F6920"/>
        </w:rPr>
      </w:pPr>
      <w:hyperlink r:id="rId50" w:history="1">
        <w:r w:rsidR="00A85F09" w:rsidRPr="00683894">
          <w:rPr>
            <w:rStyle w:val="Hyperlink"/>
          </w:rPr>
          <w:t>https://onlinelibrary.wiley.com/doi/full/10.1002/ana.25643</w:t>
        </w:r>
      </w:hyperlink>
    </w:p>
    <w:p w14:paraId="2BBA28B4" w14:textId="0865267F" w:rsidR="00A85F09" w:rsidRDefault="00000000" w:rsidP="00FD4C35">
      <w:pPr>
        <w:rPr>
          <w:color w:val="2F6920"/>
        </w:rPr>
      </w:pPr>
      <w:hyperlink r:id="rId51" w:history="1">
        <w:r w:rsidR="00A85F09" w:rsidRPr="00683894">
          <w:rPr>
            <w:rStyle w:val="Hyperlink"/>
          </w:rPr>
          <w:t>https://www.sciencedirect.com/science/article/pii/S0960076015301357?casa_token=I0wKYzjR6GgAAAAA:ZAsV3Yew8H56qqZWZR8R7nESP6eNo41J9Epbm2XHRWNg--U5xRd2CC2BB8Y_uWOwkSshcmKuyA</w:t>
        </w:r>
      </w:hyperlink>
    </w:p>
    <w:p w14:paraId="41634C97" w14:textId="6DF4AE8A" w:rsidR="00A85F09" w:rsidRDefault="00000000" w:rsidP="00FD4C35">
      <w:pPr>
        <w:rPr>
          <w:color w:val="2F6920"/>
        </w:rPr>
      </w:pPr>
      <w:hyperlink r:id="rId52" w:history="1">
        <w:r w:rsidR="008C0A57" w:rsidRPr="00683894">
          <w:rPr>
            <w:rStyle w:val="Hyperlink"/>
          </w:rPr>
          <w:t>https://www.tandfonline.com/doi/full/10.1080/14656566.2019.1654998?casa_token=uJigJo75aDsAAAAA%3A2BAWszFVVjbwQ_-LjaKfD9iEeXc6p55SSDPwDjVdTBAtzDxmjGYlKPCwRgUsq22sgzU0SkmOcA9N</w:t>
        </w:r>
      </w:hyperlink>
    </w:p>
    <w:p w14:paraId="179EBA8B" w14:textId="51CF9ACF" w:rsidR="008C0A57" w:rsidRDefault="00000000" w:rsidP="00FD4C35">
      <w:pPr>
        <w:rPr>
          <w:color w:val="2F6920"/>
        </w:rPr>
      </w:pPr>
      <w:hyperlink r:id="rId53" w:history="1">
        <w:r w:rsidR="008C0A57" w:rsidRPr="00683894">
          <w:rPr>
            <w:rStyle w:val="Hyperlink"/>
          </w:rPr>
          <w:t>https://jim.bmj.com/content/68/6/1135.abstract</w:t>
        </w:r>
      </w:hyperlink>
    </w:p>
    <w:p w14:paraId="3745CBFD" w14:textId="2CFE2510" w:rsidR="008C0A57" w:rsidRDefault="00000000" w:rsidP="00FD4C35">
      <w:pPr>
        <w:rPr>
          <w:color w:val="2F6920"/>
        </w:rPr>
      </w:pPr>
      <w:hyperlink r:id="rId54" w:history="1">
        <w:r w:rsidR="008C0A57" w:rsidRPr="00683894">
          <w:rPr>
            <w:rStyle w:val="Hyperlink"/>
          </w:rPr>
          <w:t>https://www.tandfonline.com/doi/full/10.1586/17512433.2015.1034690</w:t>
        </w:r>
      </w:hyperlink>
    </w:p>
    <w:p w14:paraId="1187D90D" w14:textId="75206417" w:rsidR="008C0A57" w:rsidRDefault="00000000" w:rsidP="00FD4C35">
      <w:pPr>
        <w:rPr>
          <w:color w:val="2F6920"/>
        </w:rPr>
      </w:pPr>
      <w:hyperlink r:id="rId55" w:history="1">
        <w:r w:rsidR="008C0A57" w:rsidRPr="00683894">
          <w:rPr>
            <w:rStyle w:val="Hyperlink"/>
          </w:rPr>
          <w:t>https://go.gale.com/ps/i.do?id=GALE%7CA657781773&amp;sid=googleScholar&amp;v=2.1&amp;it=r&amp;linkaccess=abs&amp;issn=14741776&amp;p=HRCA&amp;sw=w&amp;userGroupName=anon%7E6e938a0</w:t>
        </w:r>
      </w:hyperlink>
    </w:p>
    <w:p w14:paraId="41B49A63" w14:textId="669AF632" w:rsidR="008C0A57" w:rsidRDefault="00000000" w:rsidP="00FD4C35">
      <w:pPr>
        <w:rPr>
          <w:color w:val="2F6920"/>
        </w:rPr>
      </w:pPr>
      <w:hyperlink r:id="rId56" w:history="1">
        <w:r w:rsidR="008C0A57" w:rsidRPr="00683894">
          <w:rPr>
            <w:rStyle w:val="Hyperlink"/>
          </w:rPr>
          <w:t>https://www.fda.gov/media/102332/download</w:t>
        </w:r>
      </w:hyperlink>
    </w:p>
    <w:p w14:paraId="6B836CE8" w14:textId="48271254" w:rsidR="008C0A57" w:rsidRDefault="00000000" w:rsidP="00FD4C35">
      <w:pPr>
        <w:rPr>
          <w:color w:val="2F6920"/>
        </w:rPr>
      </w:pPr>
      <w:hyperlink r:id="rId57" w:history="1">
        <w:r w:rsidR="00294C77" w:rsidRPr="00683894">
          <w:rPr>
            <w:rStyle w:val="Hyperlink"/>
          </w:rPr>
          <w:t>https://go.gale.com/ps/i.do?id=GALE%7CA458164346&amp;sid=googleScholar&amp;v=2.1&amp;it=r&amp;linkaccess=abs&amp;issn=14741776&amp;p=HRCA&amp;sw=w&amp;userGroupName=anon%7Ec2f0270f</w:t>
        </w:r>
      </w:hyperlink>
    </w:p>
    <w:p w14:paraId="49E842B6" w14:textId="7B51BC0E" w:rsidR="00B66952" w:rsidRDefault="00000000" w:rsidP="00FD4C35">
      <w:pPr>
        <w:rPr>
          <w:rStyle w:val="Hyperlink"/>
        </w:rPr>
      </w:pPr>
      <w:hyperlink r:id="rId58" w:history="1">
        <w:r w:rsidR="00294C77" w:rsidRPr="00683894">
          <w:rPr>
            <w:rStyle w:val="Hyperlink"/>
          </w:rPr>
          <w:t>https://www.nature.com/articles/nrd4725</w:t>
        </w:r>
      </w:hyperlink>
      <w:r w:rsidR="006B1E7D" w:rsidRPr="006B1E7D">
        <w:t xml:space="preserve"> </w:t>
      </w:r>
      <w:hyperlink r:id="rId59" w:history="1">
        <w:r w:rsidR="007B2C13" w:rsidRPr="00F772C9">
          <w:rPr>
            <w:rStyle w:val="Hyperlink"/>
          </w:rPr>
          <w:t>https://www.cambridge.org/core/books/essential-cns-drug-development/phase-ii-development-and-the-path-to-personalized-medicine-in-cns-disease/29EE3D496323F503D4EDCDFE30EF4790</w:t>
        </w:r>
      </w:hyperlink>
    </w:p>
    <w:p w14:paraId="21BFA3E1" w14:textId="1162EB22" w:rsidR="007B2C13" w:rsidRPr="006B1E7D" w:rsidRDefault="00B66952" w:rsidP="00FD4C35">
      <w:pPr>
        <w:rPr>
          <w:color w:val="0563C1" w:themeColor="hyperlink"/>
          <w:u w:val="single"/>
        </w:rPr>
      </w:pPr>
      <w:r w:rsidRPr="00B66952">
        <w:rPr>
          <w:rStyle w:val="Hyperlink"/>
        </w:rPr>
        <w:t>https://www.ncbi.nlm.nih.gov/pmc/articles/PMC5894931/</w:t>
      </w:r>
    </w:p>
    <w:p w14:paraId="09673980" w14:textId="08173DC3" w:rsidR="00C82FB9" w:rsidRPr="002E789B" w:rsidRDefault="00C30FE6" w:rsidP="002E789B">
      <w:pPr>
        <w:rPr>
          <w:b/>
          <w:bCs/>
          <w:color w:val="2F6920"/>
        </w:rPr>
      </w:pPr>
      <w:r w:rsidRPr="002E789B">
        <w:rPr>
          <w:b/>
          <w:bCs/>
          <w:color w:val="2F6920"/>
        </w:rPr>
        <w:t xml:space="preserve">Introduction to </w:t>
      </w:r>
      <w:r w:rsidR="006F3D52" w:rsidRPr="002E789B">
        <w:rPr>
          <w:b/>
          <w:bCs/>
          <w:color w:val="2F6920"/>
        </w:rPr>
        <w:t>bypassing</w:t>
      </w:r>
      <w:r w:rsidR="00445B42" w:rsidRPr="002E789B">
        <w:rPr>
          <w:b/>
          <w:bCs/>
          <w:color w:val="2F6920"/>
        </w:rPr>
        <w:t xml:space="preserve"> in neurology</w:t>
      </w:r>
    </w:p>
    <w:p w14:paraId="6621CCEB" w14:textId="483E497E" w:rsidR="00AC4C34" w:rsidRPr="002E789B" w:rsidRDefault="006F3D52" w:rsidP="002E789B">
      <w:pPr>
        <w:pStyle w:val="ListParagraph"/>
        <w:ind w:left="0" w:firstLine="720"/>
      </w:pPr>
      <w:r w:rsidRPr="002E789B">
        <w:t xml:space="preserve">Neurological conditions include some of the most prevalent conditions in North America. These conditions are defined as …involving the nervous system and include conditions like AD, PD, stroke, migraine, epilepsy, and many more. In the past 10 to 20 years there has been a shift in the population of North America such that more people are living longer and are susceptible to neurological disorders that are associated with degeneration with age. These conditions pose a </w:t>
      </w:r>
      <w:r w:rsidRPr="002E789B">
        <w:lastRenderedPageBreak/>
        <w:t xml:space="preserve">huge risk to patients and healthcare systems and include some the least understood </w:t>
      </w:r>
      <w:r w:rsidR="00AC4C34" w:rsidRPr="002E789B">
        <w:t>or</w:t>
      </w:r>
      <w:r w:rsidRPr="002E789B">
        <w:t xml:space="preserve"> treatable conditions</w:t>
      </w:r>
      <w:r w:rsidR="00AC4C34" w:rsidRPr="002E789B">
        <w:t xml:space="preserve">. </w:t>
      </w:r>
      <w:r w:rsidR="00EB44D5">
        <w:t xml:space="preserve">Neurological drug development also carries exacerbated risks because they involve the brain and could impact </w:t>
      </w:r>
      <w:proofErr w:type="gramStart"/>
      <w:r w:rsidR="00EB44D5">
        <w:t>all of</w:t>
      </w:r>
      <w:proofErr w:type="gramEnd"/>
      <w:r w:rsidR="00EB44D5">
        <w:t xml:space="preserve"> its associated personality and emotion making features. In addition, these trials are riskier because less is known preclinically due to difficulties understanding the brain and animal models that vary significantly in their neuronal makeup.</w:t>
      </w:r>
      <w:r w:rsidR="00EB44D5">
        <w:fldChar w:fldCharType="begin"/>
      </w:r>
      <w:r w:rsidR="00EB44D5">
        <w:instrText xml:space="preserve"> ADDIN ZOTERO_ITEM CSL_CITATION {"citationID":"a1fse54bdge","properties":{"formattedCitation":"\\uldash{\\super 1\\nosupersub{}}","plainCitation":"1","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schema":"https://github.com/citation-style-language/schema/raw/master/csl-citation.json"} </w:instrText>
      </w:r>
      <w:r w:rsidR="00EB44D5">
        <w:fldChar w:fldCharType="separate"/>
      </w:r>
      <w:r w:rsidR="00EB44D5" w:rsidRPr="00EB44D5">
        <w:rPr>
          <w:u w:val="dash"/>
          <w:vertAlign w:val="superscript"/>
        </w:rPr>
        <w:t>1</w:t>
      </w:r>
      <w:r w:rsidR="00EB44D5">
        <w:fldChar w:fldCharType="end"/>
      </w:r>
      <w:r w:rsidR="00EB44D5">
        <w:t xml:space="preserve"> </w:t>
      </w:r>
      <w:r w:rsidR="00AC4C34" w:rsidRPr="002E789B">
        <w:t xml:space="preserve">This creates a unique drug development environment that requires special </w:t>
      </w:r>
      <w:commentRangeStart w:id="2"/>
      <w:commentRangeStart w:id="3"/>
      <w:r w:rsidR="00AC4C34" w:rsidRPr="002E789B">
        <w:t>attention.</w:t>
      </w:r>
      <w:commentRangeEnd w:id="2"/>
      <w:r w:rsidR="00B66952" w:rsidRPr="002E789B">
        <w:rPr>
          <w:rStyle w:val="CommentReference"/>
          <w:sz w:val="24"/>
          <w:szCs w:val="24"/>
        </w:rPr>
        <w:commentReference w:id="2"/>
      </w:r>
      <w:commentRangeEnd w:id="3"/>
      <w:r w:rsidR="002F5DC9">
        <w:rPr>
          <w:rStyle w:val="CommentReference"/>
        </w:rPr>
        <w:commentReference w:id="3"/>
      </w:r>
    </w:p>
    <w:p w14:paraId="52D45756" w14:textId="4979D499" w:rsidR="00AC4C34" w:rsidRPr="002E789B" w:rsidRDefault="008A2CD2" w:rsidP="005C38B8">
      <w:pPr>
        <w:pStyle w:val="ListParagraph"/>
        <w:ind w:left="0" w:firstLine="720"/>
      </w:pPr>
      <w:r>
        <w:t>For</w:t>
      </w:r>
      <w:r w:rsidR="00AC4C34" w:rsidRPr="002E789B">
        <w:t xml:space="preserve"> neurologica</w:t>
      </w:r>
      <w:r w:rsidR="002E789B">
        <w:t>l</w:t>
      </w:r>
      <w:r w:rsidR="00AC4C34" w:rsidRPr="002E789B">
        <w:t xml:space="preserve"> disorders, </w:t>
      </w:r>
      <w:r>
        <w:t>the success rate is lower than other indications at 8%.</w:t>
      </w:r>
      <w:r>
        <w:fldChar w:fldCharType="begin"/>
      </w:r>
      <w:r>
        <w:instrText xml:space="preserve"> ADDIN ZOTERO_ITEM CSL_CITATION {"citationID":"a1n9viiqkri","properties":{"formattedCitation":"\\uldash{\\super 1\\nosupersub{}}","plainCitation":"1","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schema":"https://github.com/citation-style-language/schema/raw/master/csl-citation.json"} </w:instrText>
      </w:r>
      <w:r>
        <w:fldChar w:fldCharType="separate"/>
      </w:r>
      <w:r w:rsidRPr="008A2CD2">
        <w:rPr>
          <w:u w:val="dash"/>
          <w:vertAlign w:val="superscript"/>
        </w:rPr>
        <w:t>1</w:t>
      </w:r>
      <w:r>
        <w:fldChar w:fldCharType="end"/>
      </w:r>
      <w:r>
        <w:t xml:space="preserve"> This has been said to be</w:t>
      </w:r>
      <w:r w:rsidR="002F5DC9">
        <w:t xml:space="preserve"> due to difficulties measuring the impact of treatments on the CNS, endpoints that </w:t>
      </w:r>
      <w:r w:rsidR="00082272">
        <w:t>lack validation</w:t>
      </w:r>
      <w:r w:rsidR="002F5DC9">
        <w:t>, and the long accumulative nature of the conditions</w:t>
      </w:r>
      <w:r w:rsidR="00A93717">
        <w:t>.</w:t>
      </w:r>
      <w:r w:rsidR="00A93717">
        <w:fldChar w:fldCharType="begin"/>
      </w:r>
      <w:r w:rsidR="00A93717">
        <w:instrText xml:space="preserve"> ADDIN ZOTERO_ITEM CSL_CITATION {"citationID":"a1rk57al4ni","properties":{"formattedCitation":"\\uldash{\\super 1\\nosupersub{}}","plainCitation":"1","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A93717">
        <w:fldChar w:fldCharType="separate"/>
      </w:r>
      <w:r w:rsidR="00A93717" w:rsidRPr="00A93717">
        <w:rPr>
          <w:u w:val="dash"/>
          <w:vertAlign w:val="superscript"/>
        </w:rPr>
        <w:t>1</w:t>
      </w:r>
      <w:r w:rsidR="00A93717">
        <w:fldChar w:fldCharType="end"/>
      </w:r>
      <w:r w:rsidR="005C38B8">
        <w:t xml:space="preserve"> </w:t>
      </w:r>
      <w:r w:rsidR="00AC4C34" w:rsidRPr="002E789B">
        <w:t xml:space="preserve">However, although the probability that a trial in </w:t>
      </w:r>
      <w:r w:rsidR="005C38B8">
        <w:t>some neurological disorders</w:t>
      </w:r>
      <w:r w:rsidR="00AC4C34" w:rsidRPr="002E789B">
        <w:t xml:space="preserve"> will find a successful drug historically is very low, if it is positive, it would have huge impact on the population</w:t>
      </w:r>
      <w:r w:rsidR="00B66952" w:rsidRPr="002E789B">
        <w:fldChar w:fldCharType="begin"/>
      </w:r>
      <w:r w:rsidR="00B66952" w:rsidRPr="002E789B">
        <w:instrText xml:space="preserve"> ADDIN ZOTERO_ITEM CSL_CITATION {"citationID":"adfh9u1ig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B66952" w:rsidRPr="002E789B">
        <w:fldChar w:fldCharType="separate"/>
      </w:r>
      <w:r w:rsidR="00B66952" w:rsidRPr="002E789B">
        <w:rPr>
          <w:vertAlign w:val="superscript"/>
        </w:rPr>
        <w:t>1</w:t>
      </w:r>
      <w:r w:rsidR="00B66952" w:rsidRPr="002E789B">
        <w:fldChar w:fldCharType="end"/>
      </w:r>
      <w:r w:rsidR="00AC4C34" w:rsidRPr="002E789B">
        <w:t xml:space="preserve">. </w:t>
      </w:r>
      <w:r w:rsidR="00314945" w:rsidRPr="002E789B">
        <w:t xml:space="preserve">This calls of empirical analyses of different drug development trajectories </w:t>
      </w:r>
      <w:r w:rsidR="00AC4C34" w:rsidRPr="002E789B">
        <w:t>to</w:t>
      </w:r>
      <w:r w:rsidR="00314945" w:rsidRPr="002E789B">
        <w:t xml:space="preserve"> find the best ways to develop novel neurological drugs within the constraints</w:t>
      </w:r>
      <w:r w:rsidR="007334F0" w:rsidRPr="002E789B">
        <w:t xml:space="preserve"> of limited resources, such as money or patients.</w:t>
      </w:r>
    </w:p>
    <w:p w14:paraId="3C6E306B" w14:textId="09C80304" w:rsidR="007334F0" w:rsidRPr="002E789B" w:rsidRDefault="0039056C" w:rsidP="002E789B">
      <w:pPr>
        <w:pStyle w:val="ListParagraph"/>
        <w:ind w:left="0" w:firstLine="720"/>
      </w:pPr>
      <w:r w:rsidRPr="002E789B">
        <w:t xml:space="preserve">Generally, drug development follows a phased approach (1-4), each with a different goal in mind. </w:t>
      </w:r>
      <w:r w:rsidR="00AC4C34" w:rsidRPr="002E789B">
        <w:t xml:space="preserve">Briefly, P1 trials focus on gathering pharmacological and safety information for the treatment in humans. P2 trials usually aim to collect </w:t>
      </w:r>
      <w:r w:rsidRPr="002E789B">
        <w:t xml:space="preserve">preliminary </w:t>
      </w:r>
      <w:r w:rsidR="00AC4C34" w:rsidRPr="002E789B">
        <w:t>information on the efficacy of the new treatment</w:t>
      </w:r>
      <w:r w:rsidRPr="002E789B">
        <w:t xml:space="preserve"> while continuing to collect safety information and dose relationships</w:t>
      </w:r>
      <w:r w:rsidR="00AC4C34" w:rsidRPr="002E789B">
        <w:t xml:space="preserve">. </w:t>
      </w:r>
      <w:r w:rsidRPr="002E789B">
        <w:t xml:space="preserve">Then, </w:t>
      </w:r>
      <w:r w:rsidR="00AC4C34" w:rsidRPr="002E789B">
        <w:t>P3 trials are aimed at determining whether there is enough safety and efficacy signals to move forward to approval.</w:t>
      </w:r>
      <w:r w:rsidRPr="002E789B">
        <w:t xml:space="preserve"> Finally</w:t>
      </w:r>
      <w:r w:rsidR="007334F0" w:rsidRPr="002E789B">
        <w:t>,</w:t>
      </w:r>
      <w:r w:rsidRPr="002E789B">
        <w:t xml:space="preserve"> P4 trials </w:t>
      </w:r>
      <w:r w:rsidR="0093347C" w:rsidRPr="002E789B">
        <w:t>are typically run post-approval to widen the approved population</w:t>
      </w:r>
      <w:r w:rsidRPr="002E789B">
        <w:t xml:space="preserve">. These goals can vary across disease areas, but typically follow this </w:t>
      </w:r>
      <w:commentRangeStart w:id="4"/>
      <w:r w:rsidRPr="002E789B">
        <w:t>order</w:t>
      </w:r>
      <w:commentRangeEnd w:id="4"/>
      <w:r w:rsidR="00037653" w:rsidRPr="002E789B">
        <w:rPr>
          <w:rStyle w:val="CommentReference"/>
          <w:sz w:val="24"/>
          <w:szCs w:val="24"/>
        </w:rPr>
        <w:commentReference w:id="4"/>
      </w:r>
      <w:r w:rsidRPr="002E789B">
        <w:t>.</w:t>
      </w:r>
      <w:r w:rsidR="00B66952" w:rsidRPr="002E789B">
        <w:fldChar w:fldCharType="begin"/>
      </w:r>
      <w:r w:rsidR="00B66952" w:rsidRPr="002E789B">
        <w:instrText xml:space="preserve"> ADDIN ZOTERO_ITEM CSL_CITATION {"citationID":"a1st6n4f7c3","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B66952" w:rsidRPr="002E789B">
        <w:fldChar w:fldCharType="separate"/>
      </w:r>
      <w:r w:rsidR="00B66952" w:rsidRPr="002E789B">
        <w:rPr>
          <w:vertAlign w:val="superscript"/>
        </w:rPr>
        <w:t>2</w:t>
      </w:r>
      <w:r w:rsidR="00B66952" w:rsidRPr="002E789B">
        <w:fldChar w:fldCharType="end"/>
      </w:r>
      <w:r w:rsidR="00AC4C34" w:rsidRPr="002E789B">
        <w:t xml:space="preserve"> </w:t>
      </w:r>
    </w:p>
    <w:p w14:paraId="369ABA8F" w14:textId="392996CC" w:rsidR="00314945" w:rsidRDefault="00AC4C34" w:rsidP="002E789B">
      <w:pPr>
        <w:pStyle w:val="ListParagraph"/>
        <w:ind w:left="0" w:firstLine="720"/>
      </w:pPr>
      <w:r w:rsidRPr="002E789B">
        <w:t xml:space="preserve">However, there are calls for new creative ways of modifying the drug development process to get these drugs to patients faster. For example, when P2 trials have shown exceptional promise, people have called for bypassing P3 trials and going directly </w:t>
      </w:r>
      <w:r w:rsidR="0039056C" w:rsidRPr="002E789B">
        <w:t>to</w:t>
      </w:r>
      <w:r w:rsidRPr="002E789B">
        <w:t xml:space="preserve"> approval without this extra layer of evidence gathering.</w:t>
      </w:r>
      <w:r w:rsidR="006F5E3E" w:rsidRPr="002E789B">
        <w:fldChar w:fldCharType="begin"/>
      </w:r>
      <w:r w:rsidR="002E789B">
        <w:instrText xml:space="preserve"> ADDIN ZOTERO_ITEM CSL_CITATION {"citationID":"a244vf9cet3","properties":{"formattedCitation":"\\super 3\\nosupersub{}","plainCitation":"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6F5E3E" w:rsidRPr="002E789B">
        <w:fldChar w:fldCharType="separate"/>
      </w:r>
      <w:r w:rsidR="002E789B" w:rsidRPr="002E789B">
        <w:rPr>
          <w:vertAlign w:val="superscript"/>
        </w:rPr>
        <w:t>3</w:t>
      </w:r>
      <w:r w:rsidR="006F5E3E" w:rsidRPr="002E789B">
        <w:fldChar w:fldCharType="end"/>
      </w:r>
      <w:r w:rsidRPr="002E789B">
        <w:t xml:space="preserve"> Other designs</w:t>
      </w:r>
      <w:r w:rsidR="0039056C" w:rsidRPr="002E789B">
        <w:t xml:space="preserve">, </w:t>
      </w:r>
      <w:r w:rsidRPr="002E789B">
        <w:t>such as phase ½ or 2/3</w:t>
      </w:r>
      <w:r w:rsidR="0039056C" w:rsidRPr="002E789B">
        <w:t>,</w:t>
      </w:r>
      <w:r w:rsidRPr="002E789B">
        <w:t xml:space="preserve"> are </w:t>
      </w:r>
      <w:r w:rsidR="007334F0" w:rsidRPr="002E789B">
        <w:t>used</w:t>
      </w:r>
      <w:r w:rsidRPr="002E789B">
        <w:t xml:space="preserve"> to create seamless transitions from phase to phase, using less patients, time, and resources (ideally).</w:t>
      </w:r>
      <w:r w:rsidR="006F5E3E" w:rsidRPr="002E789B">
        <w:fldChar w:fldCharType="begin"/>
      </w:r>
      <w:r w:rsidR="00A45CE1">
        <w:instrText xml:space="preserve"> ADDIN ZOTERO_ITEM CSL_CITATION {"citationID":"a1lvdjfpn84","properties":{"formattedCitation":"\\uldash{\\super 1\\uc0\\u8211{}5\\nosupersub{}}","plainCitation":"1–5","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schema":"https://github.com/citation-style-language/schema/raw/master/csl-citation.json"} </w:instrText>
      </w:r>
      <w:r w:rsidR="006F5E3E" w:rsidRPr="002E789B">
        <w:fldChar w:fldCharType="separate"/>
      </w:r>
      <w:r w:rsidR="00A45CE1" w:rsidRPr="00A45CE1">
        <w:rPr>
          <w:u w:val="dash"/>
          <w:vertAlign w:val="superscript"/>
        </w:rPr>
        <w:t>1–5</w:t>
      </w:r>
      <w:r w:rsidR="006F5E3E" w:rsidRPr="002E789B">
        <w:fldChar w:fldCharType="end"/>
      </w:r>
      <w:r w:rsidR="006F5E3E" w:rsidRPr="002E789B">
        <w:t xml:space="preserve"> </w:t>
      </w:r>
      <w:r w:rsidRPr="002E789B">
        <w:t>Although interesting, these methods of shortening the drug development process have been widely discussed elsewhere</w:t>
      </w:r>
      <w:r w:rsidR="006F5E3E" w:rsidRPr="002E789B">
        <w:t>.</w:t>
      </w:r>
      <w:r w:rsidRPr="002E789B">
        <w:t xml:space="preserve"> This paper will focus on a method less widely characterized and understood</w:t>
      </w:r>
      <w:r w:rsidR="007334F0" w:rsidRPr="002E789B">
        <w:t xml:space="preserve">. This is what we call P2 Bypass which we have </w:t>
      </w:r>
      <w:r w:rsidRPr="002E789B">
        <w:t>defined for ou</w:t>
      </w:r>
      <w:r w:rsidR="005141A1" w:rsidRPr="002E789B">
        <w:t>r</w:t>
      </w:r>
      <w:r w:rsidRPr="002E789B">
        <w:t xml:space="preserve"> purposes as cases </w:t>
      </w:r>
      <w:r w:rsidR="006F5E3E" w:rsidRPr="002E789B">
        <w:t xml:space="preserve">when </w:t>
      </w:r>
      <w:r w:rsidRPr="002E789B">
        <w:t>P3 trials are initiated without positive evidence from a P2 trial.</w:t>
      </w:r>
      <w:r w:rsidR="00FB6A53" w:rsidRPr="002E789B">
        <w:t xml:space="preserve"> In what follows…</w:t>
      </w:r>
    </w:p>
    <w:p w14:paraId="79A34840" w14:textId="77777777" w:rsidR="00EA4242" w:rsidRDefault="00EA4242" w:rsidP="002E789B">
      <w:pPr>
        <w:pStyle w:val="ListParagraph"/>
        <w:ind w:left="0" w:firstLine="720"/>
      </w:pPr>
    </w:p>
    <w:p w14:paraId="41AA2807" w14:textId="77777777" w:rsidR="00EA4242" w:rsidRPr="002E789B" w:rsidRDefault="00EA4242" w:rsidP="00EA4242">
      <w:pPr>
        <w:rPr>
          <w:b/>
          <w:bCs/>
          <w:color w:val="2F6920"/>
        </w:rPr>
      </w:pPr>
      <w:r w:rsidRPr="002E789B">
        <w:rPr>
          <w:b/>
          <w:bCs/>
          <w:color w:val="2F6920"/>
        </w:rPr>
        <w:t>What is the purpose of P2 Trials</w:t>
      </w:r>
      <w:r>
        <w:rPr>
          <w:b/>
          <w:bCs/>
          <w:color w:val="2F6920"/>
        </w:rPr>
        <w:t xml:space="preserve"> and what do we lose from bypassing it</w:t>
      </w:r>
      <w:r w:rsidRPr="002E789B">
        <w:rPr>
          <w:b/>
          <w:bCs/>
          <w:color w:val="2F6920"/>
        </w:rPr>
        <w:t xml:space="preserve">? </w:t>
      </w:r>
    </w:p>
    <w:p w14:paraId="37CE7188" w14:textId="4A0E8D81" w:rsidR="00EA4242" w:rsidRPr="009D1A15" w:rsidRDefault="00EA4242" w:rsidP="009D1A15">
      <w:pPr>
        <w:ind w:firstLine="360"/>
      </w:pPr>
      <w:r w:rsidRPr="002E789B">
        <w:rPr>
          <w:color w:val="000000" w:themeColor="text1"/>
        </w:rPr>
        <w:t>To understand whether is appropriate to bypass P2 trials, it is first important</w:t>
      </w:r>
      <w:r w:rsidRPr="002E789B">
        <w:t xml:space="preserve"> to understand the role of P2 trials in traditional neurological drug development.</w:t>
      </w:r>
      <w:r w:rsidRPr="002E789B">
        <w:rPr>
          <w:color w:val="000000" w:themeColor="text1"/>
        </w:rPr>
        <w:t xml:space="preserve"> </w:t>
      </w:r>
      <w:r w:rsidR="00464572">
        <w:t>Together with P1 trials, P2 trials make up the “learn zone”</w:t>
      </w:r>
      <w:r w:rsidR="00464572">
        <w:fldChar w:fldCharType="begin"/>
      </w:r>
      <w:r w:rsidR="00464572">
        <w:instrText xml:space="preserve"> ADDIN ZOTERO_ITEM CSL_CITATION {"citationID":"a27jt74b1dl","properties":{"formattedCitation":"\\uldash{\\super 1\\nosupersub{}}","plainCitation":"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464572">
        <w:fldChar w:fldCharType="separate"/>
      </w:r>
      <w:r w:rsidR="00464572" w:rsidRPr="00464572">
        <w:rPr>
          <w:u w:val="dash"/>
          <w:vertAlign w:val="superscript"/>
        </w:rPr>
        <w:t>1</w:t>
      </w:r>
      <w:r w:rsidR="00464572">
        <w:fldChar w:fldCharType="end"/>
      </w:r>
      <w:r w:rsidR="00464572">
        <w:t xml:space="preserve"> of drug development, where you can c</w:t>
      </w:r>
      <w:r w:rsidR="00464572" w:rsidRPr="002E789B">
        <w:rPr>
          <w:color w:val="000000" w:themeColor="text1"/>
        </w:rPr>
        <w:t>ollect data that has “a significant impact on future trial size, expense, and risk.”</w:t>
      </w:r>
      <w:r w:rsidR="00464572" w:rsidRPr="002E789B">
        <w:rPr>
          <w:color w:val="000000" w:themeColor="text1"/>
        </w:rPr>
        <w:fldChar w:fldCharType="begin"/>
      </w:r>
      <w:r w:rsidR="00464572">
        <w:rPr>
          <w:color w:val="000000" w:themeColor="text1"/>
        </w:rPr>
        <w:instrText xml:space="preserve"> ADDIN ZOTERO_ITEM CSL_CITATION {"citationID":"a1gtpburucf","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464572" w:rsidRPr="002E789B">
        <w:rPr>
          <w:color w:val="000000" w:themeColor="text1"/>
        </w:rPr>
        <w:fldChar w:fldCharType="separate"/>
      </w:r>
      <w:r w:rsidR="00464572" w:rsidRPr="002E789B">
        <w:rPr>
          <w:color w:val="000000"/>
          <w:vertAlign w:val="superscript"/>
        </w:rPr>
        <w:t>2</w:t>
      </w:r>
      <w:r w:rsidR="00464572" w:rsidRPr="002E789B">
        <w:rPr>
          <w:color w:val="000000" w:themeColor="text1"/>
        </w:rPr>
        <w:fldChar w:fldCharType="end"/>
      </w:r>
      <w:r w:rsidR="00464572" w:rsidRPr="00464572">
        <w:t xml:space="preserve"> </w:t>
      </w:r>
      <w:r w:rsidR="00464572">
        <w:t>Therefore, b</w:t>
      </w:r>
      <w:r w:rsidR="00464572" w:rsidRPr="002E789B">
        <w:t>ypassing P2 trials, and the information gained from them, may impact the future of the trajectory in P3 trials and post-approval.</w:t>
      </w:r>
    </w:p>
    <w:p w14:paraId="50BD1C08" w14:textId="7481FEDA" w:rsidR="00EA4242" w:rsidRDefault="00EA4242" w:rsidP="00EA4242">
      <w:pPr>
        <w:ind w:firstLine="360"/>
      </w:pPr>
      <w:r>
        <w:t>One review notes that P3 trials should not be initiated without proof of concept, dose information, and the population defined.</w:t>
      </w:r>
      <w:r>
        <w:fldChar w:fldCharType="begin"/>
      </w:r>
      <w:r>
        <w:instrText xml:space="preserve"> ADDIN ZOTERO_ITEM CSL_CITATION {"citationID":"a1ko1bcr2dk","properties":{"formattedCitation":"\\uldash{\\super 1\\nosupersub{}}","plainCitation":"1","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fldChar w:fldCharType="separate"/>
      </w:r>
      <w:r w:rsidRPr="00A93717">
        <w:rPr>
          <w:u w:val="dash"/>
          <w:vertAlign w:val="superscript"/>
        </w:rPr>
        <w:t>1</w:t>
      </w:r>
      <w:r>
        <w:fldChar w:fldCharType="end"/>
      </w:r>
      <w:r w:rsidR="007D5205">
        <w:fldChar w:fldCharType="begin"/>
      </w:r>
      <w:r w:rsidR="007D5205">
        <w:instrText xml:space="preserve"> ADDIN ZOTERO_ITEM CSL_CITATION {"citationID":"a1ko1bcr2dk","properties":{"formattedCitation":"\\uldash{\\super 1\\nosupersub{}}","plainCitation":"1","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7D5205">
        <w:fldChar w:fldCharType="separate"/>
      </w:r>
      <w:r w:rsidR="007D5205" w:rsidRPr="00A93717">
        <w:rPr>
          <w:u w:val="dash"/>
          <w:vertAlign w:val="superscript"/>
        </w:rPr>
        <w:t>1</w:t>
      </w:r>
      <w:r w:rsidR="007D5205">
        <w:fldChar w:fldCharType="end"/>
      </w:r>
    </w:p>
    <w:p w14:paraId="30111F2E" w14:textId="77777777" w:rsidR="00EA4242" w:rsidRPr="00EA4242" w:rsidRDefault="00EA4242" w:rsidP="00EA4242">
      <w:pPr>
        <w:ind w:firstLine="360"/>
      </w:pPr>
    </w:p>
    <w:p w14:paraId="01E9305B" w14:textId="77777777" w:rsidR="00EA4242" w:rsidRPr="00EA4242" w:rsidRDefault="00EA4242" w:rsidP="00EA4242">
      <w:pPr>
        <w:rPr>
          <w:b/>
          <w:bCs/>
          <w:color w:val="000000" w:themeColor="text1"/>
        </w:rPr>
      </w:pPr>
      <w:r w:rsidRPr="00EA4242">
        <w:rPr>
          <w:b/>
          <w:bCs/>
          <w:color w:val="000000" w:themeColor="text1"/>
        </w:rPr>
        <w:t>Dose/schedule</w:t>
      </w:r>
    </w:p>
    <w:p w14:paraId="1F197F53" w14:textId="77777777" w:rsidR="00EA4242" w:rsidRDefault="00EA4242" w:rsidP="00EA4242">
      <w:pPr>
        <w:ind w:firstLine="360"/>
      </w:pPr>
      <w:r w:rsidRPr="002E789B">
        <w:rPr>
          <w:color w:val="000000" w:themeColor="text1"/>
        </w:rPr>
        <w:t>The first task of a typical P2 trial in neurology is to find the optimal dose and schedule</w:t>
      </w:r>
      <w:r w:rsidRPr="002E789B">
        <w:t>.</w:t>
      </w:r>
      <w:r w:rsidRPr="002E789B">
        <w:fldChar w:fldCharType="begin"/>
      </w:r>
      <w:r>
        <w:instrText xml:space="preserve"> ADDIN ZOTERO_ITEM CSL_CITATION {"citationID":"cd7GPoM9","properties":{"formattedCitation":"\\super 8\\uc0\\u8211{}13\\nosupersub{}","plainCitation":"8–1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Pr="002E789B">
        <w:rPr>
          <w:vertAlign w:val="superscript"/>
        </w:rPr>
        <w:t>8–13</w:t>
      </w:r>
      <w:r w:rsidRPr="002E789B">
        <w:fldChar w:fldCharType="end"/>
      </w:r>
      <w:r w:rsidRPr="002E789B">
        <w:t xml:space="preserve"> This is a stage where, using many doses, you can begin to see a dose relationship in the efficacy and safety endpoints.</w:t>
      </w:r>
      <w:r w:rsidRPr="002E789B">
        <w:fldChar w:fldCharType="begin"/>
      </w:r>
      <w:r w:rsidRPr="002E789B">
        <w:instrText xml:space="preserve"> ADDIN ZOTERO_ITEM CSL_CITATION {"citationID":"llO8sR2K","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Pr="002E789B">
        <w:rPr>
          <w:vertAlign w:val="superscript"/>
        </w:rPr>
        <w:t>2</w:t>
      </w:r>
      <w:r w:rsidRPr="002E789B">
        <w:fldChar w:fldCharType="end"/>
      </w:r>
      <w:r w:rsidRPr="002E789B">
        <w:t xml:space="preserve"> For example, using a P2 trial to determine the dose helps to ensure that that a safe and effective dose is moved forward to P3 testing. One review investigating nonpositive P3 trials in TBI argues that the equivocal dose optimization results from preceding </w:t>
      </w:r>
      <w:r w:rsidRPr="002E789B">
        <w:lastRenderedPageBreak/>
        <w:t>P2 trials may have contributed to the P3 result. They suggest that a new P2 should have been done to reconcile results if they are inconsistent before progression to P3 to increase the likelihood that the P3 trial is successful.</w:t>
      </w:r>
      <w:r w:rsidRPr="002E789B">
        <w:fldChar w:fldCharType="begin"/>
      </w:r>
      <w:r>
        <w:instrText xml:space="preserve"> ADDIN ZOTERO_ITEM CSL_CITATION {"citationID":"H8Unqqzs","properties":{"formattedCitation":"\\super 10\\nosupersub{}","plainCitation":"10","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Pr="002E789B">
        <w:fldChar w:fldCharType="separate"/>
      </w:r>
      <w:r w:rsidRPr="002E789B">
        <w:rPr>
          <w:vertAlign w:val="superscript"/>
        </w:rPr>
        <w:t>10</w:t>
      </w:r>
      <w:r w:rsidRPr="002E789B">
        <w:fldChar w:fldCharType="end"/>
      </w:r>
      <w:r w:rsidRPr="002E789B">
        <w:t xml:space="preserve"> In addition, P2 trials tell us more about how the dose of the drug impacts the safety and tolerability.</w:t>
      </w:r>
      <w:r w:rsidRPr="002E789B">
        <w:fldChar w:fldCharType="begin"/>
      </w:r>
      <w:r>
        <w:instrText xml:space="preserve"> ADDIN ZOTERO_ITEM CSL_CITATION {"citationID":"mvMpR1jd","properties":{"formattedCitation":"\\super 8,9,11,13\\nosupersub{}","plainCitation":"8,9,11,1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Pr="002E789B">
        <w:rPr>
          <w:vertAlign w:val="superscript"/>
        </w:rPr>
        <w:t>8,9,11,13</w:t>
      </w:r>
      <w:r w:rsidRPr="002E789B">
        <w:fldChar w:fldCharType="end"/>
      </w:r>
      <w:r w:rsidRPr="002E789B">
        <w:t xml:space="preserve"> This can be especially important in CNS disorders because drugs treating these conditions can effect personality or suicidal behavior.</w:t>
      </w:r>
      <w:r w:rsidRPr="002E789B">
        <w:fldChar w:fldCharType="begin"/>
      </w:r>
      <w:r>
        <w:instrText xml:space="preserve"> ADDIN ZOTERO_ITEM CSL_CITATION {"citationID":"UUVa69dc","properties":{"formattedCitation":"\\super 2,17\\nosupersub{}","plainCitation":"2,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Pr="002E789B">
        <w:rPr>
          <w:vertAlign w:val="superscript"/>
        </w:rPr>
        <w:t>2,17</w:t>
      </w:r>
      <w:r w:rsidRPr="002E789B">
        <w:fldChar w:fldCharType="end"/>
      </w:r>
      <w:r w:rsidRPr="002E789B">
        <w:t xml:space="preserve"> Data show that many doses are changed (mostly lowered) after FDA approval due to safety concerns. This practice is most common in neurological drugs. Although it is not clear the role that P2 data had in these cases, it is clear that any consideration/checks of dose are important.</w:t>
      </w:r>
      <w:r w:rsidRPr="002E789B">
        <w:fldChar w:fldCharType="begin"/>
      </w:r>
      <w:r>
        <w:instrText xml:space="preserve"> ADDIN ZOTERO_ITEM CSL_CITATION {"citationID":"SqiJxqa6","properties":{"formattedCitation":"\\super 21\\nosupersub{}","plainCitation":"21","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schema":"https://github.com/citation-style-language/schema/raw/master/csl-citation.json"} </w:instrText>
      </w:r>
      <w:r w:rsidRPr="002E789B">
        <w:fldChar w:fldCharType="separate"/>
      </w:r>
      <w:r w:rsidRPr="002E789B">
        <w:rPr>
          <w:vertAlign w:val="superscript"/>
        </w:rPr>
        <w:t>21</w:t>
      </w:r>
      <w:r w:rsidRPr="002E789B">
        <w:fldChar w:fldCharType="end"/>
      </w:r>
    </w:p>
    <w:p w14:paraId="5C1A8F9F" w14:textId="58FDE3D0" w:rsidR="00EA4242" w:rsidRPr="00EA4242" w:rsidRDefault="00EA4242" w:rsidP="00EA4242">
      <w:pPr>
        <w:ind w:firstLine="360"/>
        <w:rPr>
          <w:b/>
          <w:bCs/>
          <w:color w:val="385623" w:themeColor="accent6" w:themeShade="80"/>
        </w:rPr>
      </w:pPr>
      <w:r w:rsidRPr="002E789B">
        <w:t xml:space="preserve"> </w:t>
      </w:r>
    </w:p>
    <w:p w14:paraId="0204BA9B" w14:textId="77777777" w:rsidR="00EA4242" w:rsidRPr="00EA4242" w:rsidRDefault="00EA4242" w:rsidP="00EA4242">
      <w:pPr>
        <w:rPr>
          <w:b/>
          <w:bCs/>
          <w:color w:val="000000" w:themeColor="text1"/>
        </w:rPr>
      </w:pPr>
      <w:r w:rsidRPr="00EA4242">
        <w:rPr>
          <w:b/>
          <w:bCs/>
          <w:color w:val="000000" w:themeColor="text1"/>
        </w:rPr>
        <w:t>Efficacy</w:t>
      </w:r>
    </w:p>
    <w:p w14:paraId="0A7778BF" w14:textId="1F2E39CE" w:rsidR="00EA4242" w:rsidRDefault="00EA4242" w:rsidP="00EA4242">
      <w:pPr>
        <w:ind w:firstLine="360"/>
      </w:pPr>
      <w:r w:rsidRPr="002E789B">
        <w:t>The second task of a P2 trial is to begin to evaluate whether the drug has the desired impact on the condition. Ideally, these trials would use clinical endpoints so that researchers could determine if the treatment has an impact on the livelihood of patients with the condition. In some chronic neurological disease however, relying on clinical effects would prolong the duration of clinical trials significantly.</w:t>
      </w:r>
      <w:r w:rsidRPr="002E789B">
        <w:fldChar w:fldCharType="begin"/>
      </w:r>
      <w:r>
        <w:instrText xml:space="preserve"> ADDIN ZOTERO_ITEM CSL_CITATION {"citationID":"gQM40GVP","properties":{"formattedCitation":"\\super 8,9,13,14\\nosupersub{}","plainCitation":"8,9,13,1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Pr="002E789B">
        <w:rPr>
          <w:vertAlign w:val="superscript"/>
        </w:rPr>
        <w:t>8,9,13,14</w:t>
      </w:r>
      <w:r w:rsidRPr="002E789B">
        <w:fldChar w:fldCharType="end"/>
      </w:r>
      <w:r w:rsidRPr="002E789B">
        <w:t xml:space="preserve"> In these cases, phase 2 trials may investigate endpoints that they believe are surrogates for the clinical outcomes or use “proof of concept” </w:t>
      </w:r>
      <w:r>
        <w:t xml:space="preserve">or “pharmacodynamic biomarker” </w:t>
      </w:r>
      <w:r w:rsidRPr="002E789B">
        <w:t>endpoints that simply show that the drug is having the desired biological effect which they assume will have the desired therapeutic effect.</w:t>
      </w:r>
      <w:r w:rsidRPr="002E789B">
        <w:fldChar w:fldCharType="begin"/>
      </w:r>
      <w:r>
        <w:instrText xml:space="preserve"> ADDIN ZOTERO_ITEM CSL_CITATION {"citationID":"kVIp6ueH","properties":{"formattedCitation":"\\super 8,9,11,15\\nosupersub{}","plainCitation":"8,9,11,15","noteIndex":0},"citationItems":[{"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2E789B">
        <w:fldChar w:fldCharType="separate"/>
      </w:r>
      <w:r w:rsidRPr="002E789B">
        <w:rPr>
          <w:vertAlign w:val="superscript"/>
        </w:rPr>
        <w:t>8,9,11,15</w:t>
      </w:r>
      <w:r w:rsidRPr="002E789B">
        <w:fldChar w:fldCharType="end"/>
      </w:r>
      <w:r w:rsidR="007D5205" w:rsidRPr="007D5205">
        <w:t xml:space="preserve"> </w:t>
      </w:r>
      <w:r w:rsidR="007D5205" w:rsidRPr="002E789B">
        <w:t>Although it is difficult to collect clinical information in some neurological clinical trials, surrogate endpoints often are not approved for use as outcomes, with little evidence that they are sensitive or reliable</w:t>
      </w:r>
      <w:r w:rsidR="005E176B">
        <w:t xml:space="preserve"> </w:t>
      </w:r>
      <w:r w:rsidR="007D5205" w:rsidRPr="002E789B">
        <w:fldChar w:fldCharType="begin"/>
      </w:r>
      <w:r w:rsidR="007D5205">
        <w:instrText xml:space="preserve"> ADDIN ZOTERO_ITEM CSL_CITATION {"citationID":"bkWP9dhI","properties":{"formattedCitation":"\\super 15,17\\nosupersub{}","plainCitation":"15,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7D5205" w:rsidRPr="002E789B">
        <w:fldChar w:fldCharType="separate"/>
      </w:r>
      <w:r w:rsidR="007D5205" w:rsidRPr="002E789B">
        <w:rPr>
          <w:vertAlign w:val="superscript"/>
        </w:rPr>
        <w:t>15,17</w:t>
      </w:r>
      <w:r w:rsidR="007D5205" w:rsidRPr="002E789B">
        <w:fldChar w:fldCharType="end"/>
      </w:r>
      <w:r w:rsidR="005E176B">
        <w:t xml:space="preserve"> though powerful when validated.</w:t>
      </w:r>
      <w:r w:rsidR="005E176B">
        <w:fldChar w:fldCharType="begin"/>
      </w:r>
      <w:r w:rsidR="005E176B">
        <w:instrText xml:space="preserve"> ADDIN ZOTERO_ITEM CSL_CITATION {"citationID":"a6u4g9srr","properties":{"formattedCitation":"\\uldash{\\super 1\\nosupersub{}}","plainCitation":"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5E176B">
        <w:fldChar w:fldCharType="separate"/>
      </w:r>
      <w:r w:rsidR="005E176B" w:rsidRPr="005E176B">
        <w:rPr>
          <w:u w:val="dash"/>
          <w:vertAlign w:val="superscript"/>
        </w:rPr>
        <w:t>1</w:t>
      </w:r>
      <w:r w:rsidR="005E176B">
        <w:fldChar w:fldCharType="end"/>
      </w:r>
      <w:r w:rsidR="007D5205" w:rsidRPr="002E789B">
        <w:t xml:space="preserve"> However, guidelines in ALS and AD research suggests that P3 trials can be initiated after seeing safety and tolerability information and dose and proof of concept, but without clear clinical efficacy.</w:t>
      </w:r>
      <w:r w:rsidR="007D5205" w:rsidRPr="002E789B">
        <w:fldChar w:fldCharType="begin"/>
      </w:r>
      <w:r w:rsidR="007D5205">
        <w:instrText xml:space="preserve"> ADDIN ZOTERO_ITEM CSL_CITATION {"citationID":"5ck6EyJJ","properties":{"formattedCitation":"\\super 8,14\\nosupersub{}","plainCitation":"8,1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7D5205" w:rsidRPr="002E789B">
        <w:fldChar w:fldCharType="separate"/>
      </w:r>
      <w:r w:rsidR="007D5205" w:rsidRPr="002E789B">
        <w:rPr>
          <w:vertAlign w:val="superscript"/>
        </w:rPr>
        <w:t>8,14</w:t>
      </w:r>
      <w:r w:rsidR="007D5205" w:rsidRPr="002E789B">
        <w:fldChar w:fldCharType="end"/>
      </w:r>
    </w:p>
    <w:p w14:paraId="726F6BC9" w14:textId="1703E808" w:rsidR="00EA4242" w:rsidRDefault="00EA4242" w:rsidP="00EA4242">
      <w:pPr>
        <w:ind w:firstLine="360"/>
      </w:pPr>
      <w:r w:rsidRPr="002E789B">
        <w:t xml:space="preserve">Bypassing P2 efficacy results may impact the success of a P3 trial. If a clinical or validated endpoint is not possible, proof of concept endpoints can be an important step to provide evidence that the treatment is at least working how it is hypothesized to. For example, </w:t>
      </w:r>
      <w:r w:rsidR="008A2CD2">
        <w:t>there are cases in ALS</w:t>
      </w:r>
      <w:r w:rsidR="007D5205">
        <w:fldChar w:fldCharType="begin"/>
      </w:r>
      <w:r w:rsidR="007D5205">
        <w:instrText xml:space="preserve"> ADDIN ZOTERO_ITEM CSL_CITATION {"citationID":"a12lb7qa1qq","properties":{"formattedCitation":"\\uldash{\\super 1\\nosupersub{}}","plainCitation":"1","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7D5205">
        <w:fldChar w:fldCharType="separate"/>
      </w:r>
      <w:r w:rsidR="007D5205" w:rsidRPr="007D5205">
        <w:rPr>
          <w:u w:val="dash"/>
          <w:vertAlign w:val="superscript"/>
        </w:rPr>
        <w:t>1</w:t>
      </w:r>
      <w:r w:rsidR="007D5205">
        <w:fldChar w:fldCharType="end"/>
      </w:r>
      <w:r w:rsidR="007D5205">
        <w:t xml:space="preserve"> and</w:t>
      </w:r>
      <w:r w:rsidR="008A2CD2">
        <w:t xml:space="preserve"> AD</w:t>
      </w:r>
      <w:r w:rsidR="008A2CD2" w:rsidRPr="002E789B">
        <w:fldChar w:fldCharType="begin"/>
      </w:r>
      <w:r w:rsidR="008A2CD2">
        <w:instrText xml:space="preserve"> ADDIN ZOTERO_ITEM CSL_CITATION {"citationID":"3nUP2byu","properties":{"formattedCitation":"\\super 22\\nosupersub{}","plainCitation":"22","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8A2CD2" w:rsidRPr="002E789B">
        <w:fldChar w:fldCharType="separate"/>
      </w:r>
      <w:r w:rsidR="008A2CD2" w:rsidRPr="002E789B">
        <w:rPr>
          <w:vertAlign w:val="superscript"/>
        </w:rPr>
        <w:t>22</w:t>
      </w:r>
      <w:r w:rsidR="008A2CD2" w:rsidRPr="002E789B">
        <w:fldChar w:fldCharType="end"/>
      </w:r>
      <w:r w:rsidR="008A2CD2">
        <w:t xml:space="preserve"> where P3 trials were nonpositive after they</w:t>
      </w:r>
      <w:r w:rsidRPr="002E789B">
        <w:t xml:space="preserve"> did not show proof of concept that the treatment was entering the CNS and engaging with the appropriate target</w:t>
      </w:r>
      <w:r w:rsidR="008A2CD2">
        <w:t>.</w:t>
      </w:r>
      <w:r w:rsidRPr="002E789B">
        <w:t xml:space="preserve"> There is likely a difference between instances when a P2 trial is run but was nonpositive compared to instances where no P2 trial is run in the same indication/drug. In the former, researchers likely learn from other aspects of the P2 trial along the variables described above. However, a nonpositive result could be used to decide to cease development of that treatment option in that indication because it is unlikely to be positive in the P3 trial. Several reports have investigated the relationship between the presence of P2 efficacy evidence and P3 trial outcomes in cancer clinical trials and found that bypassing was associated with nonpositive P3 outcomes.</w:t>
      </w:r>
      <w:r w:rsidRPr="002E789B">
        <w:fldChar w:fldCharType="begin"/>
      </w:r>
      <w:r>
        <w:instrText xml:space="preserve"> ADDIN ZOTERO_ITEM CSL_CITATION {"citationID":"OxnaCQ81","properties":{"formattedCitation":"\\super 23\\uc0\\u8211{}25\\nosupersub{}","plainCitation":"23–25","noteIndex":0},"citationItems":[{"id":1128,"uris":["http://zotero.org/users/5374610/items/SVWNQTPH",["http://zotero.org/users/5374610/items/SVWNQTPH"]],"itemData":{"id":1128,"type":"article-journal","abstract":"Immunotherapy Combinations in Multiple Myeloma The FDA required labeling changes for the programmed cell death 1 inhibitor pembrolizumab and thalidomide-analogue immunomodulatory agents to include information on increased mortality in multiple myeloma. Yet PD-1 therapy’s role in the disease is not a closed book.","container-title":"New England Journal of Medicine","DOI":"10.1056/NEJMp1803602","ISSN":"0028-4793","issue":"19","note":"publisher: Massachusetts Medical Society\n_eprint: https://doi.org/10.1056/NEJMp1803602\nPMID: 30403935","page":"1791-1795","source":"Taylor and Francis+NEJM","title":"Immunotherapy Combinations in Multiple Myeloma — Known Unknowns","volume":"379","author":[{"family":"Gormley","given":"Nicole J."},{"family":"Pazdur","given":"Richard"}],"issued":{"date-parts":[["2018",11,8]]}}},{"id":1171,"uris":["http://zotero.org/users/5374610/items/8BTIFSF4"],"itemData":{"id":1171,"type":"article-journal","abstract":"Purpose To identify the characteristics of phase II studies that predict for subsequent “positive” phase III trials (those that reached the proposed primary end points of study or those wherein the study drug was superior to the standard regimen investigating targeted agents in advanced tumors.   Methods We identified all phase III clinical trials of targeted therapies against advanced cancers published from 1985 to 2005. Characteristics of the preceding phase II studies were reviewed to identify predictive factors for success of the subsequent phase III trial. Data were analyzed using the χ2 test and logistic regression models.   Results Of 351 phase II studies, 167 (47.6%) subsequent phase III trials were positive and 184 (52.4%) negative. Phase II studies from multiple rather than single institutions were more likely to precede a successful trial (60.4% v 39.4%; P &lt; .001). Positive phase II results were more likely to lead to a successful phase III trial (50.8% v 22.5%; P = .003). The percentage of successful trials from pharmaceutical companies was significantly higher compared with academic, cooperative groups, and research institutes (89.5% v 44.2%, 45.2%, and 46.3%, respectively; P = .002). On multivariate analysis, these factors and shorter time interval between publication of phase II results and III study publication were independent predictive factors for a positive phase III trial.   Conclusion In phase II studies of targeted agents, multiple- versus single-institution participation, positive phase II trial, pharmaceutical company-based trials, and shorter time period between publication of phase II to phase III trial were independent predictive factors of success in a phase III trial. Investigators should be cognizant of these factors in phase II studies before designing phase III trials.","container-title":"Journal of Clinical Oncology","DOI":"10.1200/JCO.2007.14.8874","ISSN":"0732-183X","issue":"9","journalAbbreviation":"JCO","note":"publisher: Wolters Kluwer","page":"1511-1518","source":"ascopubs.org (Atypon)","title":"Analysis of Phase II Studies on Targeted Agents and Subsequent Phase III Trials: What Are the Predictors for Success?","title-short":"Analysis of Phase II Studies on Targeted Agents and Subsequent Phase III Trials","volume":"26","author":[{"family":"Chan","given":"John K."},{"family":"Ueda","given":"Stefanie M."},{"family":"Sugiyama","given":"Valerie E."},{"family":"Stave","given":"Christopher D."},{"family":"Shin","given":"Jacob Y."},{"family":"Monk","given":"Bradley J."},{"family":"Sikic","given":"Branimir I."},{"family":"Osann","given":"Kathryn"},{"family":"Kapp","given":"Daniel S."}],"issued":{"date-parts":[["2008",3,20]]}}},{"id":1163,"uris":["http://zotero.org/users/5374610/items/3SFLJVEC"],"itemData":{"id":1163,"type":"article-journal","abstract":"Purpose\nWe aimed to determine whether treatment effect size differed between randomised controlled phase II trials and subsequent phase III trials and examine potential predictor of positive phase III trials.\nMethods\nWe searched MEDLINE for randomised controlled phase II studies published from January 2006 to December 2015. Matched phase III trials that investigated same intervention in the same setting of the same cancer were identified through Web of Science, ClinicalTrials.gov and conference proceedings. For each pair of phase II and phase III trials, we extracted hazard ratios (HRs) with 95% confidence intervals (CIs) for both overall survival (OS) and progression-free survival (PFS) and evaluated the differences by ratio of HRs (rHRs): the HR for phase II trial to that for phase III trial. A summary rHR was obtained through a random-effect meta-analysis. Univariable analyses were conducted to identify predictors of positive phase III trials.\nResults\nWe identified 57 pairs of phase II and phase III trials. Compared with phase III trials, treatment effect sizes of PFS were, on average, 26% larger in phase II trials (rHR = 0.74, P &lt; 0.001, 95% CI: 0.68–0.80). Treatment effect sizes of OS were 27% greater in phase II trials than in phase III trials (rHR = 0.73, P &lt; 0.001, 95% CI: 0.66–0.79). Fifteen (26.3%) phase III trials were positive, and the only predictor of positive phase III trials was positive phase II trials\nConclusion\nTreatment effects in randomised controlled phase II trials were greater than those in matched phase III trials. Caution must be taken when interpreting promising results from randomised controlled phase II trials.","container-title":"European Journal of Cancer","DOI":"10.1016/j.ejca.2019.08.006","ISSN":"0959-8049","journalAbbreviation":"European Journal of Cancer","language":"en","page":"19-28","source":"ScienceDirect","title":"Comparison of treatment effect from randomised controlled phase II trials and subsequent phase III trials using identical regimens in the same treatment setting","volume":"121","author":[{"family":"Liang","given":"Fei"},{"family":"Wu","given":"Zhenyu"},{"family":"Mo","given":"Miao"},{"family":"Zhou","given":"Changming"},{"family":"Shen","given":"Jie"},{"family":"Wang","given":"Zezhou"},{"family":"Zheng","given":"Ying"}],"issued":{"date-parts":[["2019",11,1]]}}}],"schema":"https://github.com/citation-style-language/schema/raw/master/csl-citation.json"} </w:instrText>
      </w:r>
      <w:r w:rsidRPr="002E789B">
        <w:fldChar w:fldCharType="separate"/>
      </w:r>
      <w:r w:rsidRPr="002E789B">
        <w:rPr>
          <w:vertAlign w:val="superscript"/>
        </w:rPr>
        <w:t>23–25</w:t>
      </w:r>
      <w:r w:rsidRPr="002E789B">
        <w:fldChar w:fldCharType="end"/>
      </w:r>
      <w:r w:rsidRPr="002E789B">
        <w:t xml:space="preserve"> Our paper in oncologic drug development found that those trials that are not supported by P2 trials have significantly worse survival outcomes.</w:t>
      </w:r>
    </w:p>
    <w:p w14:paraId="3242667B" w14:textId="77777777" w:rsidR="00EA4242" w:rsidRPr="00EA4242" w:rsidRDefault="00EA4242" w:rsidP="00EA4242">
      <w:pPr>
        <w:ind w:firstLine="360"/>
      </w:pPr>
    </w:p>
    <w:p w14:paraId="3786F74B" w14:textId="77777777" w:rsidR="00EA4242" w:rsidRPr="00EA4242" w:rsidRDefault="00EA4242" w:rsidP="00EA4242">
      <w:pPr>
        <w:rPr>
          <w:b/>
          <w:bCs/>
          <w:color w:val="000000" w:themeColor="text1"/>
        </w:rPr>
      </w:pPr>
      <w:r w:rsidRPr="00EA4242">
        <w:rPr>
          <w:b/>
          <w:bCs/>
          <w:color w:val="000000" w:themeColor="text1"/>
        </w:rPr>
        <w:t>Population</w:t>
      </w:r>
    </w:p>
    <w:p w14:paraId="4FC9BE74" w14:textId="5C7860B6" w:rsidR="00EA4242" w:rsidRDefault="00EA4242" w:rsidP="00EA4242">
      <w:pPr>
        <w:spacing w:after="30" w:line="236" w:lineRule="auto"/>
        <w:ind w:firstLine="360"/>
        <w:rPr>
          <w:color w:val="000000" w:themeColor="text1"/>
        </w:rPr>
      </w:pPr>
      <w:r w:rsidRPr="002E789B">
        <w:t xml:space="preserve">The final goal of P2 trials is to determine the patient population to test the treatment in. The above variables are all investigated and optimized within a patient population of interest. </w:t>
      </w:r>
    </w:p>
    <w:p w14:paraId="099C498D" w14:textId="22755307" w:rsidR="00EA4242" w:rsidRDefault="00EA4242" w:rsidP="00EA4242">
      <w:pPr>
        <w:spacing w:after="30"/>
        <w:ind w:firstLine="360"/>
      </w:pPr>
      <w:commentRangeStart w:id="5"/>
      <w:r w:rsidRPr="002E789B">
        <w:t xml:space="preserve">Finally, determining </w:t>
      </w:r>
      <w:commentRangeEnd w:id="5"/>
      <w:r w:rsidRPr="002E789B">
        <w:rPr>
          <w:rStyle w:val="CommentReference"/>
          <w:sz w:val="24"/>
          <w:szCs w:val="24"/>
        </w:rPr>
        <w:commentReference w:id="5"/>
      </w:r>
      <w:r w:rsidRPr="002E789B">
        <w:t>whether the treatment works in the patient population of interest is an important piece of information. For example, expanding patient populations beyond that which has been investigated jeopardizes the applicability the existing evidence.</w:t>
      </w:r>
      <w:r w:rsidRPr="002E789B">
        <w:fldChar w:fldCharType="begin"/>
      </w:r>
      <w:r>
        <w:instrText xml:space="preserve"> ADDIN ZOTERO_ITEM CSL_CITATION {"citationID":"Dk7YxtAM","properties":{"formattedCitation":"\\super 11,26\\nosupersub{}","plainCitation":"11,26","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Pr="002E789B">
        <w:rPr>
          <w:vertAlign w:val="superscript"/>
        </w:rPr>
        <w:t>11,26</w:t>
      </w:r>
      <w:r w:rsidRPr="002E789B">
        <w:fldChar w:fldCharType="end"/>
      </w:r>
      <w:r w:rsidRPr="002E789B">
        <w:t xml:space="preserve"> This however may be necessary to ensure that more patients can benefit from the approval that could come from the P3 trial.</w:t>
      </w:r>
      <w:r w:rsidRPr="002E789B">
        <w:fldChar w:fldCharType="begin"/>
      </w:r>
      <w:r w:rsidRPr="002E789B">
        <w:instrText xml:space="preserve"> ADDIN ZOTERO_ITEM CSL_CITATION {"citationID":"0iD3yLWH","properties":{"formattedCitation":"\\super 2\\nosupersub{}","plainCitation":"2","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Pr="002E789B">
        <w:rPr>
          <w:vertAlign w:val="superscript"/>
        </w:rPr>
        <w:t>2</w:t>
      </w:r>
      <w:r w:rsidRPr="002E789B">
        <w:fldChar w:fldCharType="end"/>
      </w:r>
      <w:r w:rsidRPr="002E789B">
        <w:t xml:space="preserve"> In clinical trials for treatments for spinal cord injuries for example, guidelines suggest </w:t>
      </w:r>
      <w:r w:rsidRPr="002E789B">
        <w:lastRenderedPageBreak/>
        <w:t>that when attempting to move a treatment into a broader, more heterogeneous population, researchers should do so an additional P2 trial instead of a large P3.</w:t>
      </w:r>
      <w:r w:rsidRPr="002E789B">
        <w:fldChar w:fldCharType="begin"/>
      </w:r>
      <w:r>
        <w:instrText xml:space="preserve"> ADDIN ZOTERO_ITEM CSL_CITATION {"citationID":"0qeziFzI","properties":{"formattedCitation":"\\super 11\\nosupersub{}","plainCitation":"11","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2E789B">
        <w:fldChar w:fldCharType="separate"/>
      </w:r>
      <w:r w:rsidRPr="002E789B">
        <w:rPr>
          <w:vertAlign w:val="superscript"/>
        </w:rPr>
        <w:t>11</w:t>
      </w:r>
      <w:r w:rsidRPr="002E789B">
        <w:fldChar w:fldCharType="end"/>
      </w:r>
      <w:r w:rsidRPr="002E789B">
        <w:t xml:space="preserve"> </w:t>
      </w:r>
      <w:r w:rsidR="009D1A15" w:rsidRPr="002E789B">
        <w:t>When not preplanned, extrapolation from subgroup population analyses for the design of p3 can lead to nonpositive results</w:t>
      </w:r>
      <w:r w:rsidR="009D1A15" w:rsidRPr="002E789B">
        <w:fldChar w:fldCharType="begin"/>
      </w:r>
      <w:r w:rsidR="009D1A15">
        <w:instrText xml:space="preserve"> ADDIN ZOTERO_ITEM CSL_CITATION {"citationID":"QCvWku9v","properties":{"formattedCitation":"\\super 4\\nosupersub{}","plainCitation":"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009D1A15" w:rsidRPr="002E789B">
        <w:fldChar w:fldCharType="separate"/>
      </w:r>
      <w:r w:rsidR="009D1A15" w:rsidRPr="002E789B">
        <w:rPr>
          <w:vertAlign w:val="superscript"/>
        </w:rPr>
        <w:t>4</w:t>
      </w:r>
      <w:r w:rsidR="009D1A15" w:rsidRPr="002E789B">
        <w:fldChar w:fldCharType="end"/>
      </w:r>
      <w:r w:rsidR="009D1A15" w:rsidRPr="002E789B">
        <w:t>, shown by examples in RRMS</w:t>
      </w:r>
      <w:r w:rsidR="009D1A15" w:rsidRPr="002E789B">
        <w:fldChar w:fldCharType="begin"/>
      </w:r>
      <w:r w:rsidR="009D1A15">
        <w:instrText xml:space="preserve"> ADDIN ZOTERO_ITEM CSL_CITATION {"citationID":"5n0Fr2tz","properties":{"formattedCitation":"\\super 20\\nosupersub{}","plainCitation":"2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9D1A15" w:rsidRPr="002E789B">
        <w:fldChar w:fldCharType="separate"/>
      </w:r>
      <w:r w:rsidR="009D1A15" w:rsidRPr="002E789B">
        <w:rPr>
          <w:vertAlign w:val="superscript"/>
        </w:rPr>
        <w:t>20</w:t>
      </w:r>
      <w:r w:rsidR="009D1A15" w:rsidRPr="002E789B">
        <w:fldChar w:fldCharType="end"/>
      </w:r>
      <w:r w:rsidR="009D1A15" w:rsidRPr="002E789B">
        <w:t xml:space="preserve"> and AD</w:t>
      </w:r>
      <w:r w:rsidR="009D1A15">
        <w:t>.</w:t>
      </w:r>
      <w:r w:rsidR="009D1A15" w:rsidRPr="002E789B">
        <w:fldChar w:fldCharType="begin"/>
      </w:r>
      <w:r w:rsidR="009D1A15">
        <w:instrText xml:space="preserve"> ADDIN ZOTERO_ITEM CSL_CITATION {"citationID":"d7eV5aGi","properties":{"formattedCitation":"\\super 14\\nosupersub{}","plainCitation":"1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9D1A15" w:rsidRPr="002E789B">
        <w:fldChar w:fldCharType="separate"/>
      </w:r>
      <w:r w:rsidR="009D1A15" w:rsidRPr="002E789B">
        <w:rPr>
          <w:vertAlign w:val="superscript"/>
        </w:rPr>
        <w:t>14</w:t>
      </w:r>
      <w:r w:rsidR="009D1A15" w:rsidRPr="002E789B">
        <w:fldChar w:fldCharType="end"/>
      </w:r>
    </w:p>
    <w:p w14:paraId="65E8478B" w14:textId="77777777" w:rsidR="007D5205" w:rsidRDefault="007D5205" w:rsidP="00EA4242">
      <w:pPr>
        <w:spacing w:after="30"/>
        <w:ind w:firstLine="360"/>
      </w:pPr>
    </w:p>
    <w:p w14:paraId="36584BA1" w14:textId="17373771" w:rsidR="007D5205" w:rsidRDefault="007D5205" w:rsidP="007D5205">
      <w:pPr>
        <w:spacing w:after="30"/>
      </w:pPr>
      <w:r>
        <w:t>Conclusion</w:t>
      </w:r>
    </w:p>
    <w:p w14:paraId="4145607E" w14:textId="449752C2" w:rsidR="007D5205" w:rsidRPr="002E789B" w:rsidRDefault="007D5205" w:rsidP="00EA4242">
      <w:pPr>
        <w:spacing w:after="30"/>
        <w:ind w:firstLine="360"/>
      </w:pPr>
      <w:r>
        <w:t>F</w:t>
      </w:r>
      <w:r w:rsidRPr="002E789B">
        <w:t>or example, guidelines in ALS and MS suggest that P2 studies should be required before P3 trial initiation and others in ALS and AD suggest that P3 trials can be initiated without clear clinical efficacy.</w:t>
      </w:r>
      <w:r w:rsidRPr="002E789B">
        <w:fldChar w:fldCharType="begin"/>
      </w:r>
      <w:r>
        <w:instrText xml:space="preserve"> ADDIN ZOTERO_ITEM CSL_CITATION {"citationID":"XED6v3KM","properties":{"formattedCitation":"\\super 8,14\\nosupersub{}","plainCitation":"8,1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Pr="002E789B">
        <w:rPr>
          <w:vertAlign w:val="superscript"/>
        </w:rPr>
        <w:t>8,14</w:t>
      </w:r>
      <w:r w:rsidRPr="002E789B">
        <w:fldChar w:fldCharType="end"/>
      </w:r>
      <w:r w:rsidRPr="002E789B">
        <w:t xml:space="preserve"> Some papers have discussed the flaws of the re-purposing drugs in P3 trials without first investigating it in the new indication in a P2 trial.</w:t>
      </w:r>
      <w:r w:rsidRPr="002E789B">
        <w:fldChar w:fldCharType="begin"/>
      </w:r>
      <w:r>
        <w:instrText xml:space="preserve"> ADDIN ZOTERO_ITEM CSL_CITATION {"citationID":"Dn3Tswmr","properties":{"formattedCitation":"\\super 4,18\\nosupersub{}","plainCitation":"4,1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2E789B">
        <w:fldChar w:fldCharType="separate"/>
      </w:r>
      <w:r w:rsidRPr="002E789B">
        <w:rPr>
          <w:vertAlign w:val="superscript"/>
        </w:rPr>
        <w:t>4,18</w:t>
      </w:r>
      <w:r w:rsidRPr="002E789B">
        <w:fldChar w:fldCharType="end"/>
      </w:r>
    </w:p>
    <w:p w14:paraId="37FDE25B" w14:textId="77777777" w:rsidR="00EA4242" w:rsidRPr="002E789B" w:rsidRDefault="00EA4242" w:rsidP="008A2CD2"/>
    <w:p w14:paraId="0EDCBC23" w14:textId="2D8889A7" w:rsidR="00EA4242" w:rsidRDefault="00B66C95" w:rsidP="00EA4242">
      <w:pPr>
        <w:rPr>
          <w:b/>
          <w:bCs/>
          <w:color w:val="385623" w:themeColor="accent6" w:themeShade="80"/>
        </w:rPr>
      </w:pPr>
      <w:r w:rsidRPr="002E789B">
        <w:rPr>
          <w:b/>
          <w:bCs/>
          <w:color w:val="385623" w:themeColor="accent6" w:themeShade="80"/>
        </w:rPr>
        <w:t>Bypassin</w:t>
      </w:r>
      <w:r w:rsidR="006B5159" w:rsidRPr="002E789B">
        <w:rPr>
          <w:b/>
          <w:bCs/>
          <w:color w:val="385623" w:themeColor="accent6" w:themeShade="80"/>
        </w:rPr>
        <w:t>g</w:t>
      </w:r>
      <w:r w:rsidR="001C54F5" w:rsidRPr="002E789B">
        <w:rPr>
          <w:b/>
          <w:bCs/>
          <w:color w:val="385623" w:themeColor="accent6" w:themeShade="80"/>
        </w:rPr>
        <w:t xml:space="preserve">-why would it happen </w:t>
      </w:r>
      <w:r w:rsidR="009D1A15">
        <w:rPr>
          <w:b/>
          <w:bCs/>
          <w:color w:val="385623" w:themeColor="accent6" w:themeShade="80"/>
        </w:rPr>
        <w:t>and h</w:t>
      </w:r>
      <w:r w:rsidR="00EA4242" w:rsidRPr="002E789B">
        <w:rPr>
          <w:b/>
          <w:bCs/>
          <w:color w:val="385623" w:themeColor="accent6" w:themeShade="80"/>
        </w:rPr>
        <w:t>ow might bypassing impact the research trajectory?</w:t>
      </w:r>
    </w:p>
    <w:p w14:paraId="7D6DEF61" w14:textId="452A4250" w:rsidR="00B66C95" w:rsidRPr="002E789B" w:rsidRDefault="00B66C95" w:rsidP="002E789B">
      <w:pPr>
        <w:rPr>
          <w:b/>
          <w:bCs/>
          <w:color w:val="385623" w:themeColor="accent6" w:themeShade="80"/>
        </w:rPr>
      </w:pPr>
    </w:p>
    <w:p w14:paraId="6CDB111B" w14:textId="79F65A25" w:rsidR="000D20A1" w:rsidRPr="002E789B" w:rsidRDefault="006B5159" w:rsidP="002E789B">
      <w:r w:rsidRPr="002E789B">
        <w:rPr>
          <w:b/>
          <w:bCs/>
          <w:color w:val="385623" w:themeColor="accent6" w:themeShade="80"/>
        </w:rPr>
        <w:tab/>
      </w:r>
      <w:r w:rsidRPr="002E789B">
        <w:rPr>
          <w:color w:val="000000" w:themeColor="text1"/>
        </w:rPr>
        <w:t xml:space="preserve">Regardless of the value of knowledge gained by this stage of the drug development timeline, P3 trials are often started without </w:t>
      </w:r>
      <w:r w:rsidRPr="002E789B">
        <w:t xml:space="preserve">direct, P2 trial </w:t>
      </w:r>
      <w:commentRangeStart w:id="6"/>
      <w:r w:rsidRPr="002E789B">
        <w:t>evidence</w:t>
      </w:r>
      <w:commentRangeEnd w:id="6"/>
      <w:r w:rsidRPr="002E789B">
        <w:rPr>
          <w:rStyle w:val="CommentReference"/>
          <w:sz w:val="24"/>
          <w:szCs w:val="24"/>
        </w:rPr>
        <w:commentReference w:id="6"/>
      </w:r>
      <w:r w:rsidRPr="002E789B">
        <w:rPr>
          <w:color w:val="000000" w:themeColor="text1"/>
        </w:rPr>
        <w:t xml:space="preserve">. In these cases, P3 </w:t>
      </w:r>
      <w:r w:rsidRPr="002E789B">
        <w:t>trials can rely on data from other indications or drugs to infer information for their trial. For example, P3 trial investigators can extrapolate from trials looking at a similar drug in the same indication</w:t>
      </w:r>
      <w:r w:rsidRPr="002E789B">
        <w:fldChar w:fldCharType="begin"/>
      </w:r>
      <w:r w:rsidR="002E789B">
        <w:instrText xml:space="preserve"> ADDIN ZOTERO_ITEM CSL_CITATION {"citationID":"0MKfQNi9","properties":{"formattedCitation":"\\super 8\\nosupersub{}","plainCitation":"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2E789B">
        <w:fldChar w:fldCharType="separate"/>
      </w:r>
      <w:r w:rsidR="002E789B" w:rsidRPr="002E789B">
        <w:rPr>
          <w:vertAlign w:val="superscript"/>
        </w:rPr>
        <w:t>8</w:t>
      </w:r>
      <w:r w:rsidRPr="002E789B">
        <w:fldChar w:fldCharType="end"/>
      </w:r>
      <w:r w:rsidRPr="002E789B">
        <w:t xml:space="preserve"> </w:t>
      </w:r>
      <w:r w:rsidR="001C54F5" w:rsidRPr="002E789B">
        <w:t xml:space="preserve">or the </w:t>
      </w:r>
      <w:r w:rsidRPr="002E789B">
        <w:t>same drug but a similar indication</w:t>
      </w:r>
      <w:r w:rsidRPr="002E789B">
        <w:fldChar w:fldCharType="begin"/>
      </w:r>
      <w:r w:rsidR="002E789B">
        <w:instrText xml:space="preserve"> ADDIN ZOTERO_ITEM CSL_CITATION {"citationID":"xBWn2JkL","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2E789B">
        <w:fldChar w:fldCharType="separate"/>
      </w:r>
      <w:r w:rsidR="002E789B" w:rsidRPr="002E789B">
        <w:rPr>
          <w:vertAlign w:val="superscript"/>
        </w:rPr>
        <w:t>9</w:t>
      </w:r>
      <w:r w:rsidRPr="002E789B">
        <w:fldChar w:fldCharType="end"/>
      </w:r>
      <w:r w:rsidRPr="002E789B">
        <w:t xml:space="preserve">. Alternatively, investigators sometimes do run P2 trials but persevere after obtaining a nonpositive result on their clinical outcomes (or don’t have one). </w:t>
      </w:r>
      <w:r w:rsidR="007759D9" w:rsidRPr="002E789B">
        <w:t xml:space="preserve">We will use </w:t>
      </w:r>
      <w:proofErr w:type="gramStart"/>
      <w:r w:rsidR="007759D9" w:rsidRPr="002E789B">
        <w:t>all of</w:t>
      </w:r>
      <w:proofErr w:type="gramEnd"/>
      <w:r w:rsidR="007759D9" w:rsidRPr="002E789B">
        <w:t xml:space="preserve"> these cases to mean P2 bypass.</w:t>
      </w:r>
      <w:r w:rsidR="000D3351">
        <w:t xml:space="preserve"> It is also possible that some of these variables were investigated in P1 trials although this is not the primary purpose of these trials.</w:t>
      </w:r>
    </w:p>
    <w:p w14:paraId="15C8F6E0" w14:textId="781AB013" w:rsidR="00037653" w:rsidRDefault="000D20A1" w:rsidP="002E789B">
      <w:pPr>
        <w:ind w:firstLine="360"/>
      </w:pPr>
      <w:r w:rsidRPr="002E789B">
        <w:t>Our own unpublished study suggests that 48% of P3 cancer trials are launched absent positive P2 evidence</w:t>
      </w:r>
      <w:r w:rsidR="0099561B" w:rsidRPr="002E789B">
        <w:t>.</w:t>
      </w:r>
      <w:r w:rsidRPr="002E789B">
        <w:t xml:space="preserve"> However, the drug development landscape </w:t>
      </w:r>
      <w:r w:rsidR="002E16EF" w:rsidRPr="002E789B">
        <w:t xml:space="preserve">is vastly different </w:t>
      </w:r>
      <w:r w:rsidRPr="002E789B">
        <w:t>in neurology. For example, there are significantly fewer and longer clinical trials in neurology than in cancer, and the benefit gained is often marginal and palliative.</w:t>
      </w:r>
      <w:r w:rsidRPr="002E789B">
        <w:fldChar w:fldCharType="begin"/>
      </w:r>
      <w:r w:rsidR="002E789B">
        <w:instrText xml:space="preserve"> ADDIN ZOTERO_ITEM CSL_CITATION {"citationID":"c7kgV0LP","properties":{"formattedCitation":"\\super 16\\nosupersub{}","plainCitation":"16","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2E789B">
        <w:fldChar w:fldCharType="separate"/>
      </w:r>
      <w:r w:rsidR="002E789B" w:rsidRPr="002E789B">
        <w:rPr>
          <w:vertAlign w:val="superscript"/>
        </w:rPr>
        <w:t>16</w:t>
      </w:r>
      <w:r w:rsidRPr="002E789B">
        <w:fldChar w:fldCharType="end"/>
      </w:r>
      <w:r w:rsidRPr="002E789B">
        <w:t xml:space="preserve"> Contrary to oncology, where bypassing may be due to encouraging early safety or efficacy signals, bypassing P2 trials in neurology may be influenced by the lack of surrogate endpoints</w:t>
      </w:r>
      <w:r w:rsidRPr="002E789B">
        <w:fldChar w:fldCharType="begin"/>
      </w:r>
      <w:r w:rsidR="002E789B">
        <w:instrText xml:space="preserve"> ADDIN ZOTERO_ITEM CSL_CITATION {"citationID":"TThMaC2p","properties":{"formattedCitation":"\\super 15,17\\nosupersub{}","plainCitation":"15,1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E789B" w:rsidRPr="002E789B">
        <w:rPr>
          <w:vertAlign w:val="superscript"/>
        </w:rPr>
        <w:t>15,17</w:t>
      </w:r>
      <w:r w:rsidRPr="002E789B">
        <w:fldChar w:fldCharType="end"/>
      </w:r>
      <w:r w:rsidRPr="002E789B">
        <w:t xml:space="preserve"> and </w:t>
      </w:r>
      <w:r w:rsidRPr="002E789B">
        <w:rPr>
          <w:color w:val="000000" w:themeColor="text1"/>
        </w:rPr>
        <w:t>companies that are desperate to find treatment options for a population with little to no treatment options and attempt a “hail mary”.</w:t>
      </w:r>
      <w:r w:rsidRPr="002E789B">
        <w:rPr>
          <w:color w:val="000000" w:themeColor="text1"/>
        </w:rPr>
        <w:fldChar w:fldCharType="begin"/>
      </w:r>
      <w:r w:rsidR="002E789B">
        <w:rPr>
          <w:color w:val="000000" w:themeColor="text1"/>
        </w:rPr>
        <w:instrText xml:space="preserve"> ADDIN ZOTERO_ITEM CSL_CITATION {"citationID":"PcUN2WBX","properties":{"formattedCitation":"\\super 18,19\\nosupersub{}","plainCitation":"18,1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2E789B">
        <w:rPr>
          <w:color w:val="000000" w:themeColor="text1"/>
        </w:rPr>
        <w:fldChar w:fldCharType="separate"/>
      </w:r>
      <w:r w:rsidR="002E789B" w:rsidRPr="002E789B">
        <w:rPr>
          <w:color w:val="000000"/>
          <w:vertAlign w:val="superscript"/>
        </w:rPr>
        <w:t>18,19</w:t>
      </w:r>
      <w:r w:rsidRPr="002E789B">
        <w:rPr>
          <w:color w:val="000000" w:themeColor="text1"/>
        </w:rPr>
        <w:fldChar w:fldCharType="end"/>
      </w:r>
      <w:r w:rsidRPr="002E789B">
        <w:rPr>
          <w:color w:val="000000" w:themeColor="text1"/>
        </w:rPr>
        <w:t xml:space="preserve"> Other reasons companies might initiate a P3 trial without affirmative P2 evidence include the academic industrial complex, </w:t>
      </w:r>
      <w:r w:rsidR="002E16EF" w:rsidRPr="002E789B">
        <w:rPr>
          <w:color w:val="000000" w:themeColor="text1"/>
        </w:rPr>
        <w:t xml:space="preserve">market pressures or </w:t>
      </w:r>
      <w:r w:rsidRPr="002E789B">
        <w:rPr>
          <w:color w:val="000000" w:themeColor="text1"/>
        </w:rPr>
        <w:t>intense competition between companies, and the huge potential for payoff if successful.</w:t>
      </w:r>
      <w:r w:rsidRPr="002E789B">
        <w:rPr>
          <w:color w:val="000000" w:themeColor="text1"/>
        </w:rPr>
        <w:fldChar w:fldCharType="begin"/>
      </w:r>
      <w:r w:rsidR="002E789B">
        <w:rPr>
          <w:color w:val="000000" w:themeColor="text1"/>
        </w:rPr>
        <w:instrText xml:space="preserve"> ADDIN ZOTERO_ITEM CSL_CITATION {"citationID":"Yifh6Ysd","properties":{"formattedCitation":"\\super 20\\nosupersub{}","plainCitation":"2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2E789B">
        <w:rPr>
          <w:color w:val="000000" w:themeColor="text1"/>
        </w:rPr>
        <w:fldChar w:fldCharType="separate"/>
      </w:r>
      <w:r w:rsidR="002E789B" w:rsidRPr="002E789B">
        <w:rPr>
          <w:color w:val="000000"/>
          <w:vertAlign w:val="superscript"/>
        </w:rPr>
        <w:t>20</w:t>
      </w:r>
      <w:r w:rsidRPr="002E789B">
        <w:rPr>
          <w:color w:val="000000" w:themeColor="text1"/>
        </w:rPr>
        <w:fldChar w:fldCharType="end"/>
      </w:r>
      <w:r w:rsidR="00134677" w:rsidRPr="002E789B">
        <w:t xml:space="preserve"> This approach (if the treatment is successful) would likely speed up the time it takes for the treatment to be approved.</w:t>
      </w:r>
      <w:r w:rsidR="00A93717">
        <w:t xml:space="preserve"> However, the amount of evidence available to shape the P3 trial to have the best chance of being successful is lower.</w:t>
      </w:r>
    </w:p>
    <w:p w14:paraId="79EDAD30" w14:textId="5A321EE9" w:rsidR="002E16EF" w:rsidRPr="002E789B" w:rsidRDefault="00A93717" w:rsidP="00A93717">
      <w:pPr>
        <w:ind w:firstLine="360"/>
      </w:pPr>
      <w:r w:rsidRPr="002E789B">
        <w:t>Even if care is taken to set up an analysis to stop futile trials, the cost of running a phase 2 and phase 3 differ significantly. Although it is hard to estimate average costs of different phase trials because reporting of such is weak</w:t>
      </w:r>
      <w:r w:rsidRPr="002E789B">
        <w:fldChar w:fldCharType="begin"/>
      </w:r>
      <w:r>
        <w:instrText xml:space="preserve"> ADDIN ZOTERO_ITEM CSL_CITATION {"citationID":"a1mer7m7okb","properties":{"formattedCitation":"\\super 27\\nosupersub{}","plainCitation":"27","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Pr="002E789B">
        <w:fldChar w:fldCharType="separate"/>
      </w:r>
      <w:r w:rsidRPr="002E789B">
        <w:rPr>
          <w:vertAlign w:val="superscript"/>
        </w:rPr>
        <w:t>27</w:t>
      </w:r>
      <w:r w:rsidRPr="002E789B">
        <w:fldChar w:fldCharType="end"/>
      </w:r>
      <w:r w:rsidRPr="002E789B">
        <w:t>, one paper estimated that phase 2 trials median cost was $8.6 million and phase 3 trials cost $21.4 million.</w:t>
      </w:r>
      <w:r w:rsidRPr="002E789B">
        <w:fldChar w:fldCharType="begin"/>
      </w:r>
      <w:r>
        <w:instrText xml:space="preserve"> ADDIN ZOTERO_ITEM CSL_CITATION {"citationID":"a11dair95k6","properties":{"formattedCitation":"\\super 28\\nosupersub{}","plainCitation":"28","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schema":"https://github.com/citation-style-language/schema/raw/master/csl-citation.json"} </w:instrText>
      </w:r>
      <w:r w:rsidRPr="002E789B">
        <w:fldChar w:fldCharType="separate"/>
      </w:r>
      <w:r w:rsidRPr="002E789B">
        <w:rPr>
          <w:vertAlign w:val="superscript"/>
        </w:rPr>
        <w:t>28</w:t>
      </w:r>
      <w:r w:rsidRPr="002E789B">
        <w:fldChar w:fldCharType="end"/>
      </w:r>
      <w:r w:rsidRPr="002E789B">
        <w:t xml:space="preserve"> From an economic point of view, costly phase 3 trials that show no efficacy, running a phase 2 trial to look at direct benefit is clearly a better route. In addition, Wong et al. found that only 32.7% of phase 2 trials in oncology move on to phase 3 trials, which underlines the high rate of attrition that makes skipping this stage questionable.</w:t>
      </w:r>
      <w:r w:rsidRPr="002E789B">
        <w:fldChar w:fldCharType="begin"/>
      </w:r>
      <w:r>
        <w:instrText xml:space="preserve"> ADDIN ZOTERO_ITEM CSL_CITATION {"citationID":"adofh29ntp","properties":{"formattedCitation":"\\super 29\\nosupersub{}","plainCitation":"29","noteIndex":0},"citationItems":[{"id":958,"uris":["http://zotero.org/users/5374610/items/3J4M4WYF",["http://zotero.org/users/5374610/items/3J4M4WYF"]],"itemData":{"id":958,"type":"article-journal","abstract":"SUMMARY.  Previous estimates of drug development success rates rely on relatively small samples from databases curated by the pharmaceutical industry and are su","container-title":"Biostatistics","DOI":"10.1093/biostatistics/kxx069","ISSN":"1465-4644","issue":"2","journalAbbreviation":"Biostatistics","language":"en","note":"publisher: Oxford Academic","page":"273-286","source":"academic.oup.com","title":"Estimation of clinical trial success rates and related parameters","volume":"20","author":[{"family":"Wong","given":"Chi Heem"},{"family":"Siah","given":"Kien Wei"},{"family":"Lo","given":"Andrew W."}],"issued":{"date-parts":[["2019",4,1]]}}}],"schema":"https://github.com/citation-style-language/schema/raw/master/csl-citation.json"} </w:instrText>
      </w:r>
      <w:r w:rsidRPr="002E789B">
        <w:fldChar w:fldCharType="separate"/>
      </w:r>
      <w:r w:rsidRPr="002E789B">
        <w:rPr>
          <w:vertAlign w:val="superscript"/>
        </w:rPr>
        <w:t>29</w:t>
      </w:r>
      <w:r w:rsidRPr="002E789B">
        <w:fldChar w:fldCharType="end"/>
      </w:r>
      <w:commentRangeStart w:id="7"/>
      <w:r w:rsidR="002E16EF" w:rsidRPr="002E789B">
        <w:t xml:space="preserve">The </w:t>
      </w:r>
      <w:commentRangeEnd w:id="7"/>
      <w:r w:rsidR="00134677" w:rsidRPr="002E789B">
        <w:rPr>
          <w:rStyle w:val="CommentReference"/>
          <w:sz w:val="24"/>
          <w:szCs w:val="24"/>
        </w:rPr>
        <w:commentReference w:id="7"/>
      </w:r>
      <w:r w:rsidR="002E16EF" w:rsidRPr="002E789B">
        <w:t>decision to run a P2 trial before a P3 trial has implications in both cost of drug development and patient burden. or instance, one simulation in AD showed an estimated 55% decrease in the cost of development when drugs are found to be unsuccessful in P2 trials rather than P3 trials,</w:t>
      </w:r>
      <w:r w:rsidR="002E16EF" w:rsidRPr="002E789B">
        <w:fldChar w:fldCharType="begin"/>
      </w:r>
      <w:r w:rsidR="002E789B">
        <w:instrText xml:space="preserve"> ADDIN ZOTERO_ITEM CSL_CITATION {"citationID":"dz7yvchY","properties":{"formattedCitation":"\\super 5\\nosupersub{}","plainCitation":"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2E16EF" w:rsidRPr="002E789B">
        <w:fldChar w:fldCharType="separate"/>
      </w:r>
      <w:r w:rsidR="002E789B" w:rsidRPr="002E789B">
        <w:rPr>
          <w:vertAlign w:val="superscript"/>
        </w:rPr>
        <w:t>5</w:t>
      </w:r>
      <w:r w:rsidR="002E16EF" w:rsidRPr="002E789B">
        <w:fldChar w:fldCharType="end"/>
      </w:r>
      <w:r w:rsidR="002E16EF" w:rsidRPr="002E789B">
        <w:t xml:space="preserve"> because the P2 can be used to weed out drugs that are not likely to be successful earlier in the development process.</w:t>
      </w:r>
      <w:r w:rsidR="002E16EF" w:rsidRPr="002E789B">
        <w:fldChar w:fldCharType="begin"/>
      </w:r>
      <w:r w:rsidR="002E789B">
        <w:instrText xml:space="preserve"> ADDIN ZOTERO_ITEM CSL_CITATION {"citationID":"FgfUD3eR","properties":{"formattedCitation":"\\super 9,14\\nosupersub{}","plainCitation":"9,14","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2E16EF" w:rsidRPr="002E789B">
        <w:fldChar w:fldCharType="separate"/>
      </w:r>
      <w:r w:rsidR="002E789B" w:rsidRPr="002E789B">
        <w:rPr>
          <w:vertAlign w:val="superscript"/>
        </w:rPr>
        <w:t>9,14</w:t>
      </w:r>
      <w:r w:rsidR="002E16EF" w:rsidRPr="002E789B">
        <w:fldChar w:fldCharType="end"/>
      </w:r>
      <w:r w:rsidR="002E16EF" w:rsidRPr="002E789B">
        <w:t xml:space="preserve"> Although it is unclear if running a P2 trial </w:t>
      </w:r>
      <w:r w:rsidR="002E16EF" w:rsidRPr="002E789B">
        <w:lastRenderedPageBreak/>
        <w:t>followed by a P3 trial changes the time/cost/patient burden compared to trajectories that bypass, a simulation of timelines in pancreatic cancer predicts that P3 drug trials that are ended with futility analyses have longer development times and use more patients when they bypass P2 compared to not bypassing P2.</w:t>
      </w:r>
      <w:r w:rsidR="002E16EF" w:rsidRPr="002E789B">
        <w:fldChar w:fldCharType="begin"/>
      </w:r>
      <w:r w:rsidR="002E789B">
        <w:instrText xml:space="preserve"> ADDIN ZOTERO_ITEM CSL_CITATION {"citationID":"AxdAnLrE","properties":{"formattedCitation":"\\super 6\\nosupersub{}","plainCitation":"6","noteIndex":0},"citationItems":[{"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schema":"https://github.com/citation-style-language/schema/raw/master/csl-citation.json"} </w:instrText>
      </w:r>
      <w:r w:rsidR="002E16EF" w:rsidRPr="002E789B">
        <w:fldChar w:fldCharType="separate"/>
      </w:r>
      <w:r w:rsidR="002E789B" w:rsidRPr="002E789B">
        <w:rPr>
          <w:vertAlign w:val="superscript"/>
        </w:rPr>
        <w:t>6</w:t>
      </w:r>
      <w:r w:rsidR="002E16EF" w:rsidRPr="002E789B">
        <w:fldChar w:fldCharType="end"/>
      </w:r>
    </w:p>
    <w:p w14:paraId="626191B1" w14:textId="72F64293" w:rsidR="00156BF5" w:rsidRPr="002E789B" w:rsidRDefault="00156BF5" w:rsidP="002E789B">
      <w:pPr>
        <w:spacing w:after="30"/>
        <w:ind w:firstLine="360"/>
      </w:pPr>
      <w:r w:rsidRPr="002E789B">
        <w:t>An additional important factor to consider is h</w:t>
      </w:r>
      <w:r w:rsidR="00B66C95" w:rsidRPr="002E789B">
        <w:t>ow might bypassing a P2 trial impact the risks and benefits of afforded to patients who participate in these P3 trials compared to patients participating in P3 trials that had P2 trials?</w:t>
      </w:r>
      <w:r w:rsidRPr="002E789B">
        <w:rPr>
          <w:color w:val="538135" w:themeColor="accent6" w:themeShade="BF"/>
        </w:rPr>
        <w:t xml:space="preserve"> </w:t>
      </w:r>
      <w:r w:rsidRPr="002E789B">
        <w:t>T</w:t>
      </w:r>
      <w:r w:rsidR="00B66C95" w:rsidRPr="002E789B">
        <w:t xml:space="preserve">he potential benefit for company and future patients cannot be exchanged for </w:t>
      </w:r>
      <w:r w:rsidRPr="002E789B">
        <w:t xml:space="preserve">the decline in welfare for the patients involved. </w:t>
      </w:r>
      <w:proofErr w:type="spellStart"/>
      <w:r w:rsidR="002E789B" w:rsidRPr="002E789B">
        <w:rPr>
          <w:color w:val="000000" w:themeColor="text1"/>
        </w:rPr>
        <w:t>Rubenstien</w:t>
      </w:r>
      <w:proofErr w:type="spellEnd"/>
      <w:r w:rsidR="002E789B" w:rsidRPr="002E789B">
        <w:rPr>
          <w:color w:val="000000" w:themeColor="text1"/>
        </w:rPr>
        <w:t xml:space="preserve"> et al. has proposed that skipping phase 2 trials would only be reasonable if the number of drugs starting the pipeline were limited and there were unlimited resources for researchers to use in clinical trials. This way, screening out ineffective drugs would be unnecessary and there was no cost to researching ineffective therapies.</w:t>
      </w:r>
      <w:r w:rsidR="002E789B" w:rsidRPr="002E789B">
        <w:rPr>
          <w:color w:val="000000" w:themeColor="text1"/>
        </w:rPr>
        <w:fldChar w:fldCharType="begin"/>
      </w:r>
      <w:r w:rsidR="002E789B">
        <w:rPr>
          <w:color w:val="000000" w:themeColor="text1"/>
        </w:rPr>
        <w:instrText xml:space="preserve"> ADDIN ZOTERO_ITEM CSL_CITATION {"citationID":"1OJiB3EJ","properties":{"formattedCitation":"\\super 30\\nosupersub{}","plainCitation":"30","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2E789B" w:rsidRPr="002E789B">
        <w:rPr>
          <w:color w:val="000000" w:themeColor="text1"/>
        </w:rPr>
        <w:fldChar w:fldCharType="separate"/>
      </w:r>
      <w:r w:rsidR="002E789B" w:rsidRPr="002E789B">
        <w:rPr>
          <w:color w:val="000000"/>
          <w:vertAlign w:val="superscript"/>
        </w:rPr>
        <w:t>30</w:t>
      </w:r>
      <w:r w:rsidR="002E789B" w:rsidRPr="002E789B">
        <w:rPr>
          <w:color w:val="000000" w:themeColor="text1"/>
        </w:rPr>
        <w:fldChar w:fldCharType="end"/>
      </w:r>
      <w:r w:rsidR="002E789B" w:rsidRPr="002E789B">
        <w:rPr>
          <w:color w:val="000000" w:themeColor="text1"/>
        </w:rPr>
        <w:t xml:space="preserve"> Unfortunately, this is not the case in the real world. </w:t>
      </w:r>
      <w:r w:rsidR="002E789B" w:rsidRPr="002E789B">
        <w:t xml:space="preserve">In the case of rare diseases, the limited number of patients means the diversion of patients from trials that may be more informed by efficacy data. </w:t>
      </w:r>
      <w:r w:rsidR="007759D9" w:rsidRPr="002E789B">
        <w:t xml:space="preserve">You may be able to argue that in the case of these indications, these trials are not diverting patients from alternative trials that could be based </w:t>
      </w:r>
      <w:proofErr w:type="gramStart"/>
      <w:r w:rsidR="007759D9" w:rsidRPr="002E789B">
        <w:t>off of</w:t>
      </w:r>
      <w:proofErr w:type="gramEnd"/>
      <w:r w:rsidR="007759D9" w:rsidRPr="002E789B">
        <w:t xml:space="preserve"> more efficacy data, but this would only be the case if participation in the trials does not add burden to these patients. In many cases, this is not true. For example, a plaque targeting drug for Alzheimer’s patients, Aducanumab, was approved after precarious efficacy and concerning safety data in phase 3 trials. Development for this drug skipped a phase 2 trial, potentially relying on the fact that treatment options are especially bleak for Alzheimer’s patients</w:t>
      </w:r>
      <w:r w:rsidR="007759D9" w:rsidRPr="002E789B">
        <w:fldChar w:fldCharType="begin"/>
      </w:r>
      <w:r w:rsidR="002E789B">
        <w:instrText xml:space="preserve"> ADDIN ZOTERO_ITEM CSL_CITATION {"citationID":"O2vcqEPz","properties":{"formattedCitation":"\\super 31\\nosupersub{}","plainCitation":"31","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007759D9" w:rsidRPr="002E789B">
        <w:fldChar w:fldCharType="separate"/>
      </w:r>
      <w:r w:rsidR="002E789B" w:rsidRPr="002E789B">
        <w:rPr>
          <w:color w:val="000000"/>
          <w:vertAlign w:val="superscript"/>
        </w:rPr>
        <w:t>31</w:t>
      </w:r>
      <w:r w:rsidR="007759D9" w:rsidRPr="002E789B">
        <w:fldChar w:fldCharType="end"/>
      </w:r>
    </w:p>
    <w:p w14:paraId="453F238D" w14:textId="4D374A67" w:rsidR="002E789B" w:rsidRDefault="002E789B" w:rsidP="002F5DC9">
      <w:pPr>
        <w:spacing w:after="30"/>
        <w:ind w:firstLine="360"/>
      </w:pPr>
      <w:r w:rsidRPr="002E789B">
        <w:t>Participating in clinical trials is not without its costs for patients.</w:t>
      </w:r>
      <w:r w:rsidRPr="002E789B">
        <w:fldChar w:fldCharType="begin"/>
      </w:r>
      <w:r>
        <w:instrText xml:space="preserve"> ADDIN ZOTERO_ITEM CSL_CITATION {"citationID":"akrfrpfl20","properties":{"formattedCitation":"\\super 32\\nosupersub{}","plainCitation":"32","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Pr="002E789B">
        <w:fldChar w:fldCharType="separate"/>
      </w:r>
      <w:r w:rsidRPr="002E789B">
        <w:rPr>
          <w:vertAlign w:val="superscript"/>
        </w:rPr>
        <w:t>32</w:t>
      </w:r>
      <w:r w:rsidRPr="002E789B">
        <w:fldChar w:fldCharType="end"/>
      </w:r>
      <w:r w:rsidRPr="002E789B">
        <w:t xml:space="preserve"> There is no evidence to the best of our knowledge describing the </w:t>
      </w:r>
      <w:commentRangeStart w:id="8"/>
      <w:r w:rsidRPr="002E789B">
        <w:t xml:space="preserve">average number of patients in phase 2 or 3 trials </w:t>
      </w:r>
      <w:commentRangeEnd w:id="8"/>
      <w:r w:rsidRPr="002E789B">
        <w:rPr>
          <w:rStyle w:val="CommentReference"/>
          <w:sz w:val="24"/>
          <w:szCs w:val="24"/>
        </w:rPr>
        <w:commentReference w:id="8"/>
      </w:r>
      <w:r w:rsidRPr="002E789B">
        <w:t>or the number of hours they contribute of their time, but phase 3 trial will likely have a higher patient load.  A few studies have investigated the amount of time different treatments require of patient in clinical care</w:t>
      </w:r>
      <w:r w:rsidRPr="002E789B">
        <w:fldChar w:fldCharType="begin"/>
      </w:r>
      <w:r>
        <w:instrText xml:space="preserve"> ADDIN ZOTERO_ITEM CSL_CITATION {"citationID":"6IxnPJ57","properties":{"formattedCitation":"\\super 33\\uc0\\u8211{}35\\nosupersub{}","plainCitation":"33–35","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Pr="002E789B">
        <w:fldChar w:fldCharType="separate"/>
      </w:r>
      <w:r w:rsidRPr="002E789B">
        <w:rPr>
          <w:vertAlign w:val="superscript"/>
        </w:rPr>
        <w:t>33–35</w:t>
      </w:r>
      <w:r w:rsidRPr="002E789B">
        <w:fldChar w:fldCharType="end"/>
      </w:r>
      <w:r w:rsidRPr="002E789B">
        <w:t xml:space="preserve"> and one of which found that 10% of living days were involved with seeking care. This amount of time has not been estimated for participation in clinical trials, but it is sure to be higher due to exposure to research methods and assessment.</w:t>
      </w:r>
      <w:r w:rsidRPr="002E789B">
        <w:rPr>
          <w:vertAlign w:val="superscript"/>
        </w:rPr>
        <w:t>7</w:t>
      </w:r>
      <w:r w:rsidRPr="002E789B">
        <w:t xml:space="preserve"> Although the cases of finding out a drug is not efficacious in phase 3 trials is not uninformative, in the case where these phase 3 trials skipped earlier efficacy trials the burden of patients is much higher and could have been mitigated to a smaller number of people</w:t>
      </w:r>
    </w:p>
    <w:p w14:paraId="5D2E2F00" w14:textId="06C00197" w:rsidR="00A93717" w:rsidRPr="002E789B" w:rsidRDefault="00A93717" w:rsidP="002F5DC9">
      <w:pPr>
        <w:spacing w:after="30"/>
        <w:ind w:firstLine="360"/>
      </w:pPr>
      <w:r>
        <w:t>The decision to move into a P3 trials and expose large numbers of patients to a new drug should be backed by the greatest chance for success because of limited resources.</w:t>
      </w:r>
      <w:r>
        <w:fldChar w:fldCharType="begin"/>
      </w:r>
      <w:r>
        <w:instrText xml:space="preserve"> ADDIN ZOTERO_ITEM CSL_CITATION {"citationID":"a158ovr0cdr","properties":{"formattedCitation":"\\uldash{\\super 1\\nosupersub{}}","plainCitation":"1","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fldChar w:fldCharType="separate"/>
      </w:r>
      <w:r w:rsidRPr="00A93717">
        <w:rPr>
          <w:u w:val="dash"/>
          <w:vertAlign w:val="superscript"/>
        </w:rPr>
        <w:t>1</w:t>
      </w:r>
      <w:r>
        <w:fldChar w:fldCharType="end"/>
      </w:r>
    </w:p>
    <w:p w14:paraId="0403C016" w14:textId="541F287D" w:rsidR="00156BF5" w:rsidRPr="002E789B" w:rsidRDefault="00156BF5" w:rsidP="002E789B">
      <w:pPr>
        <w:spacing w:after="30"/>
        <w:rPr>
          <w:color w:val="538135" w:themeColor="accent6" w:themeShade="BF"/>
        </w:rPr>
      </w:pPr>
      <w:r w:rsidRPr="002E789B">
        <w:rPr>
          <w:color w:val="538135" w:themeColor="accent6" w:themeShade="BF"/>
        </w:rPr>
        <w:t xml:space="preserve">What we don’t know </w:t>
      </w:r>
    </w:p>
    <w:p w14:paraId="4A61208C" w14:textId="36D6941F" w:rsidR="00156BF5" w:rsidRPr="002E789B" w:rsidRDefault="00156BF5" w:rsidP="002E789B">
      <w:pPr>
        <w:spacing w:after="30"/>
        <w:rPr>
          <w:color w:val="538135" w:themeColor="accent6" w:themeShade="BF"/>
        </w:rPr>
      </w:pPr>
      <w:r w:rsidRPr="002E789B">
        <w:rPr>
          <w:color w:val="538135" w:themeColor="accent6" w:themeShade="BF"/>
        </w:rPr>
        <w:t>How my C2 helps us understand</w:t>
      </w:r>
    </w:p>
    <w:p w14:paraId="04DE7431" w14:textId="72985EF7" w:rsidR="00665817" w:rsidRDefault="000D3351" w:rsidP="002E789B">
      <w:r>
        <w:t>Focus on the efficacy variable-how does bypassing</w:t>
      </w:r>
      <w:r w:rsidR="0067644B">
        <w:t xml:space="preserve"> positive clinical evidence</w:t>
      </w:r>
      <w:r>
        <w:t xml:space="preserve"> this impact p3 trial success?</w:t>
      </w:r>
    </w:p>
    <w:p w14:paraId="7E2627CB" w14:textId="29A6924C" w:rsidR="000D3351" w:rsidRDefault="000D3351" w:rsidP="002E789B">
      <w:r>
        <w:t>We don’t allow proof of concept-only looking at clinical-or validated surrogate vs nothing</w:t>
      </w:r>
    </w:p>
    <w:p w14:paraId="054E8878" w14:textId="30D6169F" w:rsidR="00665817" w:rsidRDefault="00665817" w:rsidP="002E789B"/>
    <w:p w14:paraId="202E9FFD" w14:textId="37BC78AA" w:rsidR="00665817" w:rsidRDefault="00665817" w:rsidP="002E789B"/>
    <w:p w14:paraId="546DDDBC" w14:textId="15E0562F" w:rsidR="00665817" w:rsidRDefault="00665817" w:rsidP="002E789B"/>
    <w:p w14:paraId="5A56F73B" w14:textId="55576813" w:rsidR="00665817" w:rsidRDefault="00665817" w:rsidP="002E789B"/>
    <w:p w14:paraId="15409259" w14:textId="693B13F5" w:rsidR="00665817" w:rsidRDefault="00665817" w:rsidP="002E789B"/>
    <w:p w14:paraId="1A797D9D" w14:textId="41D4C12F" w:rsidR="00665817" w:rsidRDefault="00665817" w:rsidP="002E789B"/>
    <w:p w14:paraId="312007B2" w14:textId="34D3FFAC" w:rsidR="00665817" w:rsidRDefault="00665817" w:rsidP="002E789B"/>
    <w:p w14:paraId="44043251" w14:textId="700B162E" w:rsidR="00665817" w:rsidRDefault="00665817" w:rsidP="002E789B"/>
    <w:p w14:paraId="745ECADC" w14:textId="73994657" w:rsidR="00665817" w:rsidRDefault="00665817" w:rsidP="002E789B"/>
    <w:p w14:paraId="5A2C7183" w14:textId="760B9CCE" w:rsidR="00665817" w:rsidRDefault="00665817" w:rsidP="002E789B"/>
    <w:p w14:paraId="368B9275" w14:textId="237E63A7" w:rsidR="00665817" w:rsidRDefault="00665817" w:rsidP="002E789B"/>
    <w:p w14:paraId="42C1CCA4" w14:textId="1FD49AA7" w:rsidR="00665817" w:rsidRDefault="00665817" w:rsidP="002E789B"/>
    <w:p w14:paraId="3A3DC1CC" w14:textId="6E4093BC" w:rsidR="00665817" w:rsidRDefault="00665817" w:rsidP="001D5A61"/>
    <w:p w14:paraId="3E709154" w14:textId="7F840B12" w:rsidR="00665817" w:rsidRDefault="00665817" w:rsidP="001D5A61"/>
    <w:p w14:paraId="07A99D4A" w14:textId="15A2D251" w:rsidR="00665817" w:rsidRDefault="00665817" w:rsidP="001D5A61"/>
    <w:p w14:paraId="226B27A6" w14:textId="03DCC3F4" w:rsidR="00156BF5" w:rsidRDefault="00156BF5" w:rsidP="001D5A61"/>
    <w:p w14:paraId="47562768" w14:textId="4F328A5C" w:rsidR="00156BF5" w:rsidRDefault="00156BF5" w:rsidP="001D5A61"/>
    <w:p w14:paraId="60F2D37F" w14:textId="5EA89470" w:rsidR="00156BF5" w:rsidRDefault="00156BF5" w:rsidP="001D5A61"/>
    <w:p w14:paraId="04537CB6" w14:textId="11E3F470" w:rsidR="00156BF5" w:rsidRDefault="00156BF5" w:rsidP="001D5A61"/>
    <w:p w14:paraId="71252781" w14:textId="39697042" w:rsidR="00156BF5" w:rsidRDefault="00156BF5" w:rsidP="001D5A61"/>
    <w:p w14:paraId="1D045923" w14:textId="4ADC604B" w:rsidR="00156BF5" w:rsidRDefault="00156BF5" w:rsidP="001D5A61"/>
    <w:p w14:paraId="0366E927" w14:textId="1E0B30B9" w:rsidR="00156BF5" w:rsidRDefault="00156BF5" w:rsidP="001D5A61"/>
    <w:p w14:paraId="2E58DB7C" w14:textId="21E8F951" w:rsidR="00156BF5" w:rsidRDefault="00156BF5" w:rsidP="001D5A61"/>
    <w:p w14:paraId="01B16708" w14:textId="08A00C87" w:rsidR="00156BF5" w:rsidRDefault="00156BF5" w:rsidP="001D5A61"/>
    <w:p w14:paraId="7F0D4C9D" w14:textId="3C411E5E" w:rsidR="002E789B" w:rsidRDefault="002E789B" w:rsidP="001D5A61"/>
    <w:p w14:paraId="2936D564" w14:textId="37A51D9E" w:rsidR="002E789B" w:rsidRDefault="002E789B" w:rsidP="001D5A61"/>
    <w:p w14:paraId="546E0A64" w14:textId="1C918FEC" w:rsidR="002E789B" w:rsidRDefault="002E789B" w:rsidP="001D5A61"/>
    <w:p w14:paraId="174B124D" w14:textId="3609C4FA" w:rsidR="002E789B" w:rsidRDefault="002E789B" w:rsidP="001D5A61"/>
    <w:p w14:paraId="2FD67CB8" w14:textId="527B66C6" w:rsidR="002E789B" w:rsidRDefault="002E789B" w:rsidP="001D5A61"/>
    <w:p w14:paraId="6322A227" w14:textId="42B3A568" w:rsidR="002E789B" w:rsidRDefault="002E789B" w:rsidP="001D5A61"/>
    <w:p w14:paraId="00DD6E90" w14:textId="49E72D61" w:rsidR="002E789B" w:rsidRDefault="002E789B" w:rsidP="001D5A61"/>
    <w:p w14:paraId="44C4BC61" w14:textId="77777777" w:rsidR="002E789B" w:rsidRDefault="002E789B" w:rsidP="001D5A61"/>
    <w:p w14:paraId="5BFB34A4" w14:textId="4F1F70BD" w:rsidR="00665817" w:rsidRDefault="00665817" w:rsidP="001D5A61"/>
    <w:p w14:paraId="0434D17D" w14:textId="79555F2E" w:rsidR="00665817" w:rsidRDefault="00665817" w:rsidP="001D5A61"/>
    <w:p w14:paraId="5B315F72" w14:textId="77777777" w:rsidR="00665817" w:rsidRDefault="00665817" w:rsidP="001D5A61"/>
    <w:p w14:paraId="2FB1C9B6" w14:textId="77777777" w:rsidR="001D5A61" w:rsidRPr="00474C8E" w:rsidRDefault="001D5A61" w:rsidP="001D5A61">
      <w:r>
        <w:t>References</w:t>
      </w:r>
    </w:p>
    <w:p w14:paraId="310C9D1B" w14:textId="0288A557" w:rsidR="001D5A61" w:rsidRDefault="001D5A61" w:rsidP="00483FDA">
      <w:pPr>
        <w:pStyle w:val="ListParagraph"/>
        <w:ind w:left="0"/>
      </w:pPr>
      <w:r>
        <w:fldChar w:fldCharType="begin"/>
      </w:r>
      <w:r w:rsidR="002E789B">
        <w:instrText xml:space="preserve"> ADDIN ZOTERO_BIBL {"uncited":[],"omitted":[],"custom":[]} CSL_BIBLIOGRAPHY </w:instrText>
      </w:r>
      <w:r>
        <w:fldChar w:fldCharType="separate"/>
      </w:r>
      <w:r w:rsidR="00A93717">
        <w:t>Automatic citation updates are disabled. To see the bibliography, click Refresh in the Zotero tab.</w:t>
      </w:r>
      <w:r>
        <w:fldChar w:fldCharType="end"/>
      </w:r>
    </w:p>
    <w:p w14:paraId="6514CAA2" w14:textId="69AEA083" w:rsidR="001D5A61" w:rsidRDefault="001D5A61" w:rsidP="00DB6F35"/>
    <w:p w14:paraId="6B509E80" w14:textId="0EDD7755" w:rsidR="001D5A61" w:rsidRDefault="001D5A61" w:rsidP="00DB6F35"/>
    <w:p w14:paraId="6137C1D5" w14:textId="3313ECEF" w:rsidR="001D5A61" w:rsidRDefault="001D5A61" w:rsidP="00DB6F35"/>
    <w:p w14:paraId="1E755D86" w14:textId="1791A936" w:rsidR="001D5A61" w:rsidRDefault="001D5A61" w:rsidP="00DB6F35"/>
    <w:p w14:paraId="6BDE5CD8" w14:textId="211E1610" w:rsidR="001D5A61" w:rsidRDefault="001D5A61" w:rsidP="00DB6F35"/>
    <w:p w14:paraId="1A411F15" w14:textId="4F52361B" w:rsidR="003100CA" w:rsidRDefault="003100CA" w:rsidP="00DB6F35"/>
    <w:p w14:paraId="1FF27C9B" w14:textId="11626F10" w:rsidR="003100CA" w:rsidRDefault="003100CA" w:rsidP="00DB6F35"/>
    <w:p w14:paraId="084B7416" w14:textId="51B1171B" w:rsidR="000D20A1" w:rsidRDefault="000D20A1" w:rsidP="00DB6F35"/>
    <w:p w14:paraId="11D0399C" w14:textId="7C3EBE21" w:rsidR="000D20A1" w:rsidRDefault="000D20A1" w:rsidP="00DB6F35"/>
    <w:p w14:paraId="0E10FB7E" w14:textId="3C8CBBDC" w:rsidR="000D20A1" w:rsidRDefault="000D20A1" w:rsidP="00DB6F35"/>
    <w:p w14:paraId="7E0FAB67" w14:textId="3A2F8F5F" w:rsidR="000D20A1" w:rsidRDefault="000D20A1" w:rsidP="00DB6F35"/>
    <w:p w14:paraId="4D9BFA37" w14:textId="73DAED7D" w:rsidR="000D20A1" w:rsidRDefault="000D20A1" w:rsidP="00DB6F35"/>
    <w:p w14:paraId="30D5C8A0" w14:textId="147E717A" w:rsidR="000D20A1" w:rsidRDefault="000D20A1" w:rsidP="00DB6F35"/>
    <w:p w14:paraId="51D41682" w14:textId="5070541D" w:rsidR="000D20A1" w:rsidRDefault="000D20A1" w:rsidP="00DB6F35"/>
    <w:p w14:paraId="0057C30B" w14:textId="41E21CB1" w:rsidR="000D20A1" w:rsidRDefault="000D20A1" w:rsidP="00DB6F35"/>
    <w:p w14:paraId="1A7385C6" w14:textId="77777777" w:rsidR="000D20A1" w:rsidRDefault="000D20A1" w:rsidP="00DB6F35"/>
    <w:p w14:paraId="6F6E967C" w14:textId="00900AC9" w:rsidR="003100CA" w:rsidRDefault="003100CA" w:rsidP="00DB6F35"/>
    <w:p w14:paraId="30FA7EB0" w14:textId="14DAEC39" w:rsidR="003100CA" w:rsidRDefault="003100CA" w:rsidP="00DB6F35"/>
    <w:p w14:paraId="2DA51439" w14:textId="310591CE" w:rsidR="003100CA" w:rsidRDefault="003100CA" w:rsidP="00DB6F35"/>
    <w:p w14:paraId="3DB76BC8" w14:textId="40AEB4FB" w:rsidR="003100CA" w:rsidRDefault="003100CA" w:rsidP="00DB6F35"/>
    <w:p w14:paraId="0961D0C3" w14:textId="08927893" w:rsidR="003100CA" w:rsidRDefault="003100CA" w:rsidP="00DB6F35"/>
    <w:p w14:paraId="76284790" w14:textId="0DCA3FC7" w:rsidR="003100CA" w:rsidRDefault="003100CA" w:rsidP="00DB6F35"/>
    <w:p w14:paraId="22FD6CAB" w14:textId="6F3EAF84" w:rsidR="00156BF5" w:rsidRDefault="00156BF5" w:rsidP="00DB6F35"/>
    <w:p w14:paraId="52E03B29" w14:textId="7F4A766C" w:rsidR="00156BF5" w:rsidRDefault="00156BF5" w:rsidP="00DB6F35"/>
    <w:p w14:paraId="66AE07F7" w14:textId="3D747CF3" w:rsidR="00156BF5" w:rsidRDefault="00156BF5" w:rsidP="00DB6F35"/>
    <w:p w14:paraId="38EA5789" w14:textId="112CF3C5" w:rsidR="00156BF5" w:rsidRDefault="00156BF5" w:rsidP="00DB6F35"/>
    <w:p w14:paraId="04908D9C" w14:textId="38954043" w:rsidR="00156BF5" w:rsidRDefault="00156BF5" w:rsidP="00DB6F35"/>
    <w:p w14:paraId="50CF12B8" w14:textId="330E0884" w:rsidR="00156BF5" w:rsidRDefault="00156BF5" w:rsidP="00DB6F35"/>
    <w:p w14:paraId="3C698A78" w14:textId="37F1E141" w:rsidR="00156BF5" w:rsidRDefault="00156BF5" w:rsidP="00DB6F35"/>
    <w:p w14:paraId="555B5547" w14:textId="2BE35664" w:rsidR="00156BF5" w:rsidRDefault="00156BF5" w:rsidP="00DB6F35"/>
    <w:p w14:paraId="4B760CC0" w14:textId="0AD3F41A" w:rsidR="00156BF5" w:rsidRDefault="00156BF5" w:rsidP="00DB6F35"/>
    <w:p w14:paraId="00482E77" w14:textId="6C2B345D" w:rsidR="00156BF5" w:rsidRDefault="00156BF5" w:rsidP="00DB6F35"/>
    <w:p w14:paraId="5084C946" w14:textId="112A6377" w:rsidR="00156BF5" w:rsidRDefault="00156BF5" w:rsidP="00DB6F35"/>
    <w:p w14:paraId="22368853" w14:textId="2118A58E" w:rsidR="00156BF5" w:rsidRDefault="00156BF5" w:rsidP="00DB6F35"/>
    <w:p w14:paraId="4994046A" w14:textId="4E7A2974" w:rsidR="00156BF5" w:rsidRDefault="00156BF5" w:rsidP="00DB6F35"/>
    <w:p w14:paraId="3F9523E7" w14:textId="578F29D0" w:rsidR="00156BF5" w:rsidRDefault="00156BF5" w:rsidP="00DB6F35"/>
    <w:p w14:paraId="2A43E2B0" w14:textId="095C306A" w:rsidR="00156BF5" w:rsidRDefault="00156BF5" w:rsidP="00DB6F35"/>
    <w:p w14:paraId="30BA0802" w14:textId="6BD202B9" w:rsidR="00156BF5" w:rsidRDefault="00156BF5" w:rsidP="00DB6F35"/>
    <w:p w14:paraId="72BF76C7" w14:textId="363CAEFF" w:rsidR="00156BF5" w:rsidRDefault="00156BF5" w:rsidP="00DB6F35"/>
    <w:p w14:paraId="51124C78" w14:textId="460C7DA5" w:rsidR="00156BF5" w:rsidRDefault="00156BF5" w:rsidP="00DB6F35"/>
    <w:p w14:paraId="683D0BEA" w14:textId="08FEFC35" w:rsidR="00156BF5" w:rsidRDefault="00156BF5" w:rsidP="00DB6F35"/>
    <w:p w14:paraId="391E3BD2" w14:textId="77777777" w:rsidR="00156BF5" w:rsidRDefault="00156BF5" w:rsidP="00DB6F35"/>
    <w:p w14:paraId="1004471F" w14:textId="77777777" w:rsidR="003100CA" w:rsidRDefault="003100CA" w:rsidP="00DB6F35"/>
    <w:p w14:paraId="33495A90" w14:textId="77777777" w:rsidR="001D5A61" w:rsidRDefault="001D5A61" w:rsidP="00DB6F35"/>
    <w:p w14:paraId="48E6634E" w14:textId="611DC1F2" w:rsidR="00AD3995" w:rsidRDefault="00AD3995" w:rsidP="00AD3995">
      <w:pPr>
        <w:pStyle w:val="ListParagraph"/>
        <w:numPr>
          <w:ilvl w:val="0"/>
          <w:numId w:val="1"/>
        </w:numPr>
      </w:pPr>
      <w:r>
        <w:t xml:space="preserve">Chapter 3 </w:t>
      </w:r>
    </w:p>
    <w:p w14:paraId="497C757C" w14:textId="77777777" w:rsidR="00AD3995" w:rsidRDefault="00AD3995" w:rsidP="00AD3995">
      <w:pPr>
        <w:pStyle w:val="ListParagraph"/>
        <w:numPr>
          <w:ilvl w:val="1"/>
          <w:numId w:val="1"/>
        </w:numPr>
      </w:pPr>
      <w:r>
        <w:t xml:space="preserve">Ethics of phase </w:t>
      </w:r>
      <w:proofErr w:type="gramStart"/>
      <w:r>
        <w:t>skipping-impact</w:t>
      </w:r>
      <w:proofErr w:type="gramEnd"/>
      <w:r>
        <w:t xml:space="preserve"> on equipoise </w:t>
      </w:r>
    </w:p>
    <w:p w14:paraId="46B40132" w14:textId="77777777" w:rsidR="00AD3995" w:rsidRPr="00CA16C9" w:rsidRDefault="00AD3995" w:rsidP="00AD3995">
      <w:pPr>
        <w:pStyle w:val="ListParagraph"/>
        <w:numPr>
          <w:ilvl w:val="1"/>
          <w:numId w:val="1"/>
        </w:numPr>
      </w:pPr>
      <w:r w:rsidRPr="00A507AB">
        <w:t xml:space="preserve">The Discussion section must be at least 5 pages, double-spaced (Master's). It must pertain to the entirety of the </w:t>
      </w:r>
      <w:proofErr w:type="gramStart"/>
      <w:r w:rsidRPr="00A507AB">
        <w:t>thesis.•</w:t>
      </w:r>
      <w:proofErr w:type="gramEnd"/>
      <w:r w:rsidRPr="00A507AB">
        <w:t xml:space="preserve"> This discussion should encompass all of the chapters of your thesis and should not be a repetition of the individual chapters.</w:t>
      </w:r>
      <w:r>
        <w:t xml:space="preserve"> </w:t>
      </w:r>
      <w:r w:rsidRPr="00CA16C9">
        <w:t>Here you expand on the ideas presented in the manuscripts and show how they contribute to the overall hypotheses for the thesis.</w:t>
      </w:r>
    </w:p>
    <w:p w14:paraId="029EAB44" w14:textId="77777777" w:rsidR="00AD3995" w:rsidRDefault="00AD3995" w:rsidP="00AD3995">
      <w:pPr>
        <w:pStyle w:val="ListParagraph"/>
        <w:ind w:left="1440"/>
      </w:pPr>
    </w:p>
    <w:p w14:paraId="189CEC18" w14:textId="77777777" w:rsidR="00AD3995" w:rsidRPr="00786AE4" w:rsidRDefault="00AD3995" w:rsidP="00AD3995">
      <w:pPr>
        <w:spacing w:after="30" w:line="236" w:lineRule="auto"/>
        <w:rPr>
          <w:rFonts w:cstheme="minorHAnsi"/>
          <w:sz w:val="22"/>
          <w:szCs w:val="22"/>
        </w:rPr>
      </w:pPr>
    </w:p>
    <w:p w14:paraId="571A262A" w14:textId="32909960" w:rsidR="00AD3995" w:rsidRDefault="00F3671D" w:rsidP="00AD3995">
      <w:pPr>
        <w:spacing w:after="30" w:line="236" w:lineRule="auto"/>
        <w:rPr>
          <w:rFonts w:ascii="Helvetica" w:hAnsi="Helvetica" w:cs="Helvetica"/>
        </w:rPr>
      </w:pPr>
      <w:r>
        <w:rPr>
          <w:rFonts w:ascii="Helvetica" w:hAnsi="Helvetica" w:cs="Helvetica"/>
        </w:rPr>
        <w:t>Less giving examples more arguments</w:t>
      </w:r>
    </w:p>
    <w:p w14:paraId="19A33477"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Here are various ethical considerations regarding judgment phase 2 skipping </w:t>
      </w:r>
    </w:p>
    <w:p w14:paraId="25208895"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Introduction- This happens with high regularity (</w:t>
      </w:r>
      <w:proofErr w:type="spellStart"/>
      <w:r>
        <w:rPr>
          <w:rFonts w:ascii="Helvetica" w:hAnsi="Helvetica" w:cs="Helvetica"/>
        </w:rPr>
        <w:t>prevelance</w:t>
      </w:r>
      <w:proofErr w:type="spellEnd"/>
      <w:r>
        <w:rPr>
          <w:rFonts w:ascii="Helvetica" w:hAnsi="Helvetica" w:cs="Helvetica"/>
        </w:rPr>
        <w:t>)-table</w:t>
      </w:r>
    </w:p>
    <w:p w14:paraId="6C247D50"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Read his oxford chapters</w:t>
      </w:r>
    </w:p>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t>Equipoise:</w:t>
      </w:r>
    </w:p>
    <w:p w14:paraId="2137041C" w14:textId="206B2679"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9"/>
      <w:r w:rsidRPr="00786AE4">
        <w:rPr>
          <w:rFonts w:cstheme="minorHAnsi"/>
          <w:sz w:val="22"/>
          <w:szCs w:val="22"/>
        </w:rPr>
        <w:t>trial</w:t>
      </w:r>
      <w:commentRangeEnd w:id="9"/>
      <w:r w:rsidRPr="00786AE4">
        <w:rPr>
          <w:rStyle w:val="CommentReference"/>
          <w:rFonts w:cstheme="minorHAnsi"/>
          <w:sz w:val="22"/>
          <w:szCs w:val="22"/>
        </w:rPr>
        <w:commentReference w:id="9"/>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w:t>
      </w:r>
      <w:proofErr w:type="spellStart"/>
      <w:proofErr w:type="gramStart"/>
      <w:r w:rsidRPr="00786AE4">
        <w:rPr>
          <w:rFonts w:cstheme="minorHAnsi"/>
          <w:sz w:val="22"/>
          <w:szCs w:val="22"/>
        </w:rPr>
        <w:t>a</w:t>
      </w:r>
      <w:proofErr w:type="spellEnd"/>
      <w:proofErr w:type="gramEnd"/>
      <w:r w:rsidRPr="00786AE4">
        <w:rPr>
          <w:rFonts w:cstheme="minorHAnsi"/>
          <w:sz w:val="22"/>
          <w:szCs w:val="22"/>
        </w:rPr>
        <w:t xml:space="preserve">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w:t>
      </w:r>
      <w:proofErr w:type="spellStart"/>
      <w:r w:rsidRPr="00786AE4">
        <w:rPr>
          <w:rFonts w:cstheme="minorHAnsi"/>
          <w:sz w:val="22"/>
          <w:szCs w:val="22"/>
        </w:rPr>
        <w:t>pravastin</w:t>
      </w:r>
      <w:proofErr w:type="spellEnd"/>
      <w:r w:rsidRPr="00786AE4">
        <w:rPr>
          <w:rFonts w:cstheme="minorHAnsi"/>
          <w:sz w:val="22"/>
          <w:szCs w:val="22"/>
        </w:rPr>
        <w:t xml:space="preserve"> to sorafenib in advanced hepatocellular carcinoma without previous phase 2 efficacy </w:t>
      </w:r>
      <w:r w:rsidRPr="00786AE4">
        <w:rPr>
          <w:rFonts w:cstheme="minorHAnsi"/>
          <w:sz w:val="22"/>
          <w:szCs w:val="22"/>
        </w:rPr>
        <w:lastRenderedPageBreak/>
        <w:t>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2E789B">
        <w:rPr>
          <w:rFonts w:cstheme="minorHAnsi"/>
          <w:sz w:val="22"/>
          <w:szCs w:val="22"/>
        </w:rPr>
        <w:instrText xml:space="preserve"> ADDIN ZOTERO_ITEM CSL_CITATION {"citationID":"KkBJcev7","properties":{"formattedCitation":"\\super 36\\nosupersub{}","plainCitation":"36","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2E789B" w:rsidRPr="002E789B">
        <w:rPr>
          <w:rFonts w:ascii="Calibri" w:cs="Calibri"/>
          <w:color w:val="000000"/>
          <w:sz w:val="22"/>
          <w:vertAlign w:val="superscript"/>
        </w:rPr>
        <w:t>36</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patients.</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619827AC" w14:textId="77777777" w:rsidR="00F3671D" w:rsidRDefault="00F3671D" w:rsidP="00F3671D">
      <w:proofErr w:type="spellStart"/>
      <w:r>
        <w:t>Its</w:t>
      </w:r>
      <w:proofErr w:type="spellEnd"/>
      <w:r>
        <w:t xml:space="preserve"> not that trials that bypass are in less equipoise this is not possible—see his paper with </w:t>
      </w:r>
      <w:proofErr w:type="spellStart"/>
      <w:r>
        <w:t>alex</w:t>
      </w:r>
      <w:proofErr w:type="spellEnd"/>
      <w:r>
        <w:t xml:space="preserve">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that we </w:t>
      </w:r>
      <w:proofErr w:type="spellStart"/>
      <w:r>
        <w:t>layed</w:t>
      </w:r>
      <w:proofErr w:type="spellEnd"/>
      <w:r>
        <w:t xml:space="preserve"> out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3A572E74"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2E789B">
        <w:rPr>
          <w:rFonts w:cstheme="minorHAnsi"/>
          <w:sz w:val="22"/>
          <w:szCs w:val="22"/>
        </w:rPr>
        <w:instrText xml:space="preserve"> ADDIN ZOTERO_ITEM CSL_CITATION {"citationID":"a20gi74eljl","properties":{"formattedCitation":"\\super 37\\nosupersub{}","plainCitation":"37","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37</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2E789B">
        <w:rPr>
          <w:rFonts w:cstheme="minorHAnsi"/>
          <w:sz w:val="22"/>
          <w:szCs w:val="22"/>
        </w:rPr>
        <w:instrText xml:space="preserve"> ADDIN ZOTERO_ITEM CSL_CITATION {"citationID":"akg5961f3e","properties":{"formattedCitation":"\\super 38,39\\nosupersub{}","plainCitation":"38,39","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38,39</w:t>
      </w:r>
      <w:r w:rsidRPr="00786AE4">
        <w:rPr>
          <w:rFonts w:cstheme="minorHAnsi"/>
          <w:sz w:val="22"/>
          <w:szCs w:val="22"/>
        </w:rPr>
        <w:fldChar w:fldCharType="end"/>
      </w:r>
      <w:r w:rsidRPr="00786AE4">
        <w:rPr>
          <w:rFonts w:cstheme="minorHAnsi"/>
          <w:sz w:val="22"/>
          <w:szCs w:val="22"/>
        </w:rPr>
        <w:t xml:space="preserve"> Without disclosing this lack of 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78B55B30" w14:textId="0CECA857" w:rsidR="00F3671D" w:rsidRDefault="00F3671D" w:rsidP="00F3671D">
      <w:r>
        <w:t xml:space="preserve">When those equipoise </w:t>
      </w:r>
      <w:proofErr w:type="spellStart"/>
      <w:r>
        <w:t>critreria</w:t>
      </w:r>
      <w:proofErr w:type="spellEnd"/>
      <w:r>
        <w:t xml:space="preserve"> are truly true it might be </w:t>
      </w:r>
      <w:proofErr w:type="spellStart"/>
      <w:proofErr w:type="gramStart"/>
      <w:r>
        <w:t>ok:</w:t>
      </w:r>
      <w:r w:rsidR="00DF1AF3">
        <w:rPr>
          <w:rFonts w:cstheme="minorHAnsi"/>
          <w:sz w:val="22"/>
          <w:szCs w:val="22"/>
        </w:rPr>
        <w:t>Other</w:t>
      </w:r>
      <w:proofErr w:type="spellEnd"/>
      <w:proofErr w:type="gramEnd"/>
      <w:r w:rsidR="00DF1AF3">
        <w:rPr>
          <w:rFonts w:cstheme="minorHAnsi"/>
          <w:sz w:val="22"/>
          <w:szCs w:val="22"/>
        </w:rPr>
        <w:t xml:space="preserve"> reasons that may not be ok under equipoise</w:t>
      </w:r>
      <w:r>
        <w:rPr>
          <w:rFonts w:cstheme="minorHAnsi"/>
          <w:sz w:val="22"/>
          <w:szCs w:val="22"/>
        </w:rPr>
        <w:t xml:space="preserve"> </w:t>
      </w:r>
      <w:r>
        <w:tab/>
        <w:t xml:space="preserve">If P1 showed huge amount of P1 efficacy evidence </w:t>
      </w:r>
    </w:p>
    <w:p w14:paraId="607827FD" w14:textId="77777777" w:rsidR="00F3671D" w:rsidRDefault="00F3671D" w:rsidP="00F3671D">
      <w:r>
        <w:tab/>
        <w:t xml:space="preserve">If </w:t>
      </w:r>
      <w:proofErr w:type="spellStart"/>
      <w:r>
        <w:t>genuially</w:t>
      </w:r>
      <w:proofErr w:type="spellEnd"/>
      <w:r>
        <w:t xml:space="preserve"> happening like this there would be comparable efficacy</w:t>
      </w:r>
    </w:p>
    <w:p w14:paraId="7CA2EFF2" w14:textId="77777777" w:rsidR="00F3671D" w:rsidRDefault="00F3671D" w:rsidP="00F3671D">
      <w:r>
        <w:tab/>
        <w:t>Or exceptionally safe drug</w:t>
      </w:r>
    </w:p>
    <w:p w14:paraId="6F4AC6B6" w14:textId="11DC0B5B" w:rsidR="00DF1AF3" w:rsidRPr="00F3671D" w:rsidRDefault="00DF1AF3" w:rsidP="00F3671D"/>
    <w:p w14:paraId="56A55A65" w14:textId="0916204D"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 xml:space="preserve">harmaceutical companies succumb to market pressures and competition. In </w:t>
      </w:r>
      <w:proofErr w:type="gramStart"/>
      <w:r w:rsidR="00AD3995" w:rsidRPr="00786AE4">
        <w:rPr>
          <w:rFonts w:cstheme="minorHAnsi"/>
          <w:sz w:val="22"/>
          <w:szCs w:val="22"/>
        </w:rPr>
        <w:t>immune-oncology</w:t>
      </w:r>
      <w:proofErr w:type="gramEnd"/>
      <w:r w:rsidR="00AD3995" w:rsidRPr="00786AE4">
        <w:rPr>
          <w:rFonts w:cstheme="minorHAnsi"/>
          <w:sz w:val="22"/>
          <w:szCs w:val="22"/>
        </w:rPr>
        <w:t xml:space="preserve">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2E789B">
        <w:rPr>
          <w:rFonts w:cstheme="minorHAnsi"/>
          <w:sz w:val="22"/>
          <w:szCs w:val="22"/>
        </w:rPr>
        <w:instrText xml:space="preserve"> ADDIN ZOTERO_ITEM CSL_CITATION {"citationID":"OErrC7vU","properties":{"formattedCitation":"\\super 40,41\\nosupersub{}","plainCitation":"40,41","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2E789B" w:rsidRPr="002E789B">
        <w:rPr>
          <w:rFonts w:ascii="Calibri" w:cs="Calibri"/>
          <w:color w:val="000000"/>
          <w:sz w:val="22"/>
          <w:vertAlign w:val="superscript"/>
        </w:rPr>
        <w:t>40,41</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10"/>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10"/>
      <w:r w:rsidR="00AD3995" w:rsidRPr="00786AE4">
        <w:rPr>
          <w:rStyle w:val="CommentReference"/>
          <w:rFonts w:cstheme="minorHAnsi"/>
          <w:sz w:val="22"/>
          <w:szCs w:val="22"/>
        </w:rPr>
        <w:commentReference w:id="10"/>
      </w:r>
    </w:p>
    <w:p w14:paraId="2089C5AF" w14:textId="4C5D4CC8"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w:t>
      </w:r>
      <w:proofErr w:type="gramStart"/>
      <w:r w:rsidRPr="00786AE4">
        <w:rPr>
          <w:rFonts w:cstheme="minorHAnsi"/>
          <w:sz w:val="22"/>
          <w:szCs w:val="22"/>
        </w:rPr>
        <w:t>off of</w:t>
      </w:r>
      <w:proofErr w:type="gramEnd"/>
      <w:r w:rsidRPr="00786AE4">
        <w:rPr>
          <w:rFonts w:cstheme="minorHAnsi"/>
          <w:sz w:val="22"/>
          <w:szCs w:val="22"/>
        </w:rPr>
        <w:t xml:space="preserve">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2E789B">
        <w:rPr>
          <w:rFonts w:cstheme="minorHAnsi"/>
          <w:sz w:val="22"/>
          <w:szCs w:val="22"/>
        </w:rPr>
        <w:instrText xml:space="preserve"> ADDIN ZOTERO_ITEM CSL_CITATION {"citationID":"WeSMfG8s","properties":{"formattedCitation":"\\super 31\\nosupersub{}","plainCitation":"31","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2E789B" w:rsidRPr="002E789B">
        <w:rPr>
          <w:rFonts w:ascii="Calibri" w:cs="Calibri"/>
          <w:color w:val="000000"/>
          <w:sz w:val="22"/>
          <w:vertAlign w:val="superscript"/>
        </w:rPr>
        <w:t>31</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2E789B">
        <w:rPr>
          <w:rFonts w:cstheme="minorHAnsi"/>
          <w:sz w:val="22"/>
          <w:szCs w:val="22"/>
        </w:rPr>
        <w:instrText xml:space="preserve"> ADDIN ZOTERO_ITEM CSL_CITATION {"citationID":"i6Fym0YL","properties":{"formattedCitation":"\\super 42\\nosupersub{}","plainCitation":"42","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2</w:t>
      </w:r>
      <w:r w:rsidRPr="00786AE4">
        <w:rPr>
          <w:rFonts w:cstheme="minorHAnsi"/>
          <w:sz w:val="22"/>
          <w:szCs w:val="22"/>
        </w:rPr>
        <w:fldChar w:fldCharType="end"/>
      </w:r>
    </w:p>
    <w:p w14:paraId="6071A11D" w14:textId="399E42FD"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2E789B">
        <w:rPr>
          <w:rFonts w:cstheme="minorHAnsi"/>
          <w:sz w:val="22"/>
          <w:szCs w:val="22"/>
        </w:rPr>
        <w:instrText xml:space="preserve"> ADDIN ZOTERO_ITEM CSL_CITATION {"citationID":"6K032v7z","properties":{"formattedCitation":"\\super 43\\nosupersub{}","plainCitation":"43","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2E789B" w:rsidRPr="002E789B">
        <w:rPr>
          <w:rFonts w:ascii="Calibri" w:cs="Calibri"/>
          <w:sz w:val="22"/>
          <w:vertAlign w:val="superscript"/>
        </w:rPr>
        <w:t>43</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16BF721B" w:rsidR="00F3671D" w:rsidRDefault="00F3671D" w:rsidP="00AD3995">
      <w:pPr>
        <w:spacing w:after="30" w:line="236" w:lineRule="auto"/>
        <w:ind w:firstLine="720"/>
        <w:rPr>
          <w:rFonts w:cstheme="minorHAnsi"/>
          <w:sz w:val="22"/>
          <w:szCs w:val="22"/>
        </w:rPr>
      </w:pPr>
      <w:r>
        <w:rPr>
          <w:rFonts w:cstheme="minorHAnsi"/>
          <w:sz w:val="22"/>
          <w:szCs w:val="22"/>
        </w:rPr>
        <w:t>Probs a difference between neg and skipping</w:t>
      </w: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lastRenderedPageBreak/>
        <w:t xml:space="preserve">Moral </w:t>
      </w:r>
    </w:p>
    <w:p w14:paraId="7AD8A0E3" w14:textId="77777777" w:rsidR="00F3671D" w:rsidRDefault="00F3671D" w:rsidP="00F3671D">
      <w:pPr>
        <w:ind w:firstLine="360"/>
      </w:pPr>
      <w:r>
        <w:t xml:space="preserve">They may not know dose or frequency at all so it is missing in the phase 3- may be less effective (less pos like in our cancer </w:t>
      </w:r>
      <w:proofErr w:type="gramStart"/>
      <w:r>
        <w:t>paper)  but</w:t>
      </w:r>
      <w:proofErr w:type="gramEnd"/>
      <w:r>
        <w:t xml:space="preserve"> this may mean that a less the optimal use of the drug becomes soc-optimal is impossible but less than best. x</w:t>
      </w:r>
    </w:p>
    <w:p w14:paraId="63A11D66" w14:textId="77777777" w:rsidR="00F3671D" w:rsidRDefault="00F3671D" w:rsidP="00F3671D">
      <w:r>
        <w:t xml:space="preserve">When those equipoise </w:t>
      </w:r>
      <w:proofErr w:type="spellStart"/>
      <w:r>
        <w:t>critreria</w:t>
      </w:r>
      <w:proofErr w:type="spellEnd"/>
      <w:r>
        <w:t xml:space="preserve"> are truly true it might be ok </w:t>
      </w:r>
    </w:p>
    <w:p w14:paraId="7159367B" w14:textId="77777777" w:rsidR="00F3671D" w:rsidRDefault="00F3671D" w:rsidP="00F3671D">
      <w:r>
        <w:tab/>
        <w:t xml:space="preserve">When we develop </w:t>
      </w:r>
      <w:proofErr w:type="gramStart"/>
      <w:r>
        <w:t>drugs</w:t>
      </w:r>
      <w:proofErr w:type="gramEnd"/>
      <w:r>
        <w:t xml:space="preserve"> we have to put many into to get a few effective safe drugs </w:t>
      </w:r>
    </w:p>
    <w:p w14:paraId="068BFB0F" w14:textId="77777777" w:rsidR="00F3671D" w:rsidRDefault="00F3671D" w:rsidP="00F3671D">
      <w:r>
        <w:tab/>
        <w:t>Look at it through patient welfare and the number of patients that we put in</w:t>
      </w:r>
    </w:p>
    <w:p w14:paraId="432B10FE" w14:textId="3A5B2892" w:rsidR="00F3671D" w:rsidRDefault="00F3671D" w:rsidP="00F3671D">
      <w:r>
        <w:tab/>
        <w:t xml:space="preserve">Exchange rate of patient welfare to get an amount of evidence </w:t>
      </w:r>
    </w:p>
    <w:p w14:paraId="119A04E9" w14:textId="77777777" w:rsidR="00F3671D" w:rsidRDefault="00F3671D" w:rsidP="00F3671D">
      <w:r>
        <w:t xml:space="preserve">Areas with worse exchange rate—amyloid cascade-dozens of clinical trials that target this mechanism all negative low yield also vitamin D </w:t>
      </w:r>
    </w:p>
    <w:p w14:paraId="5CBB0ADA" w14:textId="77777777" w:rsidR="00F3671D" w:rsidRDefault="00F3671D" w:rsidP="00F3671D">
      <w:r>
        <w:t xml:space="preserve">Ways that we can do research that have a higher yield- contribute to lowering the amount of patient welfare needed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tab/>
        <w:t xml:space="preserve">More money and patients in the p3 that ins </w:t>
      </w:r>
      <w:proofErr w:type="spellStart"/>
      <w:r>
        <w:t>nonpos</w:t>
      </w:r>
      <w:proofErr w:type="spellEnd"/>
      <w:r>
        <w:t xml:space="preserve"> than non pos in p2</w:t>
      </w:r>
    </w:p>
    <w:p w14:paraId="51C6F837" w14:textId="77777777" w:rsidR="00F3671D" w:rsidRDefault="00F3671D" w:rsidP="00F3671D">
      <w:r>
        <w:t xml:space="preserve">Coordination problems- we have failed to coordinate phase of trials with the evidence available from earlier phases </w:t>
      </w:r>
    </w:p>
    <w:p w14:paraId="592D25EE" w14:textId="77777777" w:rsidR="00F3671D" w:rsidRDefault="00F3671D" w:rsidP="00F3671D">
      <w:r>
        <w:t xml:space="preserve">Particular duty to the patients that we are putting into the enterprise-different than what we owe future </w:t>
      </w:r>
      <w:proofErr w:type="gramStart"/>
      <w:r>
        <w:t>patients</w:t>
      </w:r>
      <w:proofErr w:type="gramEnd"/>
      <w:r>
        <w:t xml:space="preserve"> inequity of health cost and benefit to patient</w:t>
      </w:r>
    </w:p>
    <w:p w14:paraId="3CC257D0" w14:textId="77777777" w:rsidR="00F3671D" w:rsidRDefault="00F3671D" w:rsidP="00F3671D">
      <w:r>
        <w:t xml:space="preserve">Don’t we gain patient welfare when we get good drugs out to patients faster, which may stand in cancer, but in neurology, where most drugs will not be positive, you are likely exposing more </w:t>
      </w:r>
      <w:proofErr w:type="gramStart"/>
      <w:r>
        <w:t>patients  in</w:t>
      </w:r>
      <w:proofErr w:type="gramEnd"/>
      <w:r>
        <w:t xml:space="preserve"> a p3 than if you found it in P2</w:t>
      </w:r>
    </w:p>
    <w:p w14:paraId="06AFA820" w14:textId="77777777" w:rsidR="00F3671D" w:rsidRDefault="00F3671D" w:rsidP="00F3671D">
      <w:r>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Opportunity cost-how to pick which trials to run</w:t>
      </w:r>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less patients were exposed -to a drug that works</w:t>
      </w:r>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neg—more patients were exposed to a drug that doesn’t work</w:t>
      </w:r>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3 ends up being pos—more patients were exposed -to a drug that works</w:t>
      </w:r>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patients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If the phase 2 ends up being neg and phase 3 is done and is also neg—more patients were exposed to a drug that doesn’t work—but had to see enough of a signal to move along</w:t>
      </w:r>
    </w:p>
    <w:p w14:paraId="087909F5" w14:textId="77777777" w:rsidR="00F3671D" w:rsidRDefault="00F3671D" w:rsidP="00F3671D">
      <w:pPr>
        <w:autoSpaceDE w:val="0"/>
        <w:autoSpaceDN w:val="0"/>
        <w:adjustRightInd w:val="0"/>
        <w:ind w:right="-720"/>
        <w:rPr>
          <w:rFonts w:ascii="Helvetica" w:hAnsi="Helvetica" w:cs="Helvetica"/>
        </w:rPr>
      </w:pPr>
      <w:r>
        <w:rPr>
          <w:rFonts w:ascii="Helvetica" w:hAnsi="Helvetica" w:cs="Helvetica"/>
        </w:rPr>
        <w:t xml:space="preserve">Pipeline science translation medicine Hey ethics, </w:t>
      </w:r>
      <w:proofErr w:type="gramStart"/>
      <w:r>
        <w:rPr>
          <w:rFonts w:ascii="Helvetica" w:hAnsi="Helvetica" w:cs="Helvetica"/>
        </w:rPr>
        <w:t>error</w:t>
      </w:r>
      <w:proofErr w:type="gramEnd"/>
      <w:r>
        <w:rPr>
          <w:rFonts w:ascii="Helvetica" w:hAnsi="Helvetica" w:cs="Helvetica"/>
        </w:rPr>
        <w:t xml:space="preserve"> and initial trials of efficacy (phase 2 trial productivity)</w:t>
      </w:r>
    </w:p>
    <w:p w14:paraId="6F655287" w14:textId="77777777" w:rsidR="00AD3995" w:rsidRDefault="00AD3995" w:rsidP="00AD3995">
      <w:pPr>
        <w:spacing w:after="30" w:line="236" w:lineRule="auto"/>
        <w:rPr>
          <w:rFonts w:cstheme="minorHAnsi"/>
          <w:sz w:val="22"/>
          <w:szCs w:val="22"/>
        </w:rPr>
      </w:pPr>
    </w:p>
    <w:p w14:paraId="340F3758" w14:textId="76438111" w:rsidR="00F3671D" w:rsidRPr="00F3671D" w:rsidRDefault="00F3671D" w:rsidP="00F3671D">
      <w:pPr>
        <w:autoSpaceDE w:val="0"/>
        <w:autoSpaceDN w:val="0"/>
        <w:adjustRightInd w:val="0"/>
        <w:ind w:right="-720"/>
        <w:rPr>
          <w:rFonts w:ascii="Helvetica" w:hAnsi="Helvetica" w:cs="Helvetica"/>
          <w:b/>
          <w:bCs/>
        </w:rPr>
      </w:pPr>
      <w:r w:rsidRPr="00F3671D">
        <w:rPr>
          <w:rFonts w:ascii="Helvetica" w:hAnsi="Helvetica" w:cs="Helvetica"/>
          <w:b/>
          <w:bCs/>
        </w:rPr>
        <w:t xml:space="preserve">If you are on </w:t>
      </w:r>
      <w:proofErr w:type="gramStart"/>
      <w:r w:rsidRPr="00F3671D">
        <w:rPr>
          <w:rFonts w:ascii="Helvetica" w:hAnsi="Helvetica" w:cs="Helvetica"/>
          <w:b/>
          <w:bCs/>
        </w:rPr>
        <w:t>a</w:t>
      </w:r>
      <w:proofErr w:type="gramEnd"/>
      <w:r w:rsidRPr="00F3671D">
        <w:rPr>
          <w:rFonts w:ascii="Helvetica" w:hAnsi="Helvetica" w:cs="Helvetica"/>
          <w:b/>
          <w:bCs/>
        </w:rPr>
        <w:t xml:space="preserve"> IRB what do you do </w:t>
      </w:r>
    </w:p>
    <w:p w14:paraId="34B63DFD" w14:textId="41EF8A94" w:rsidR="00AD3995" w:rsidRDefault="00F3671D" w:rsidP="00F3671D">
      <w:pPr>
        <w:autoSpaceDE w:val="0"/>
        <w:autoSpaceDN w:val="0"/>
        <w:adjustRightInd w:val="0"/>
        <w:ind w:right="-720"/>
        <w:rPr>
          <w:rFonts w:ascii="Helvetica" w:hAnsi="Helvetica" w:cs="Helvetica"/>
        </w:rPr>
      </w:pPr>
      <w:r>
        <w:rPr>
          <w:rFonts w:ascii="Helvetica" w:hAnsi="Helvetica" w:cs="Helvetica"/>
        </w:rPr>
        <w:t>What q should u ask for P3 trials that bypassed</w:t>
      </w:r>
    </w:p>
    <w:p w14:paraId="3E86895A" w14:textId="3D821D59" w:rsidR="00F96C25" w:rsidRDefault="00F96C25" w:rsidP="00F96C25">
      <w:pPr>
        <w:spacing w:after="30" w:line="236" w:lineRule="auto"/>
        <w:ind w:firstLine="360"/>
        <w:rPr>
          <w:rFonts w:cstheme="minorHAnsi"/>
          <w:sz w:val="22"/>
          <w:szCs w:val="22"/>
        </w:rPr>
      </w:pPr>
      <w:r w:rsidRPr="00786AE4">
        <w:rPr>
          <w:rFonts w:cstheme="minorHAnsi"/>
          <w:sz w:val="22"/>
          <w:szCs w:val="22"/>
        </w:rPr>
        <w:t xml:space="preserve">When </w:t>
      </w:r>
      <w:commentRangeStart w:id="11"/>
      <w:r w:rsidRPr="00786AE4">
        <w:rPr>
          <w:rFonts w:cstheme="minorHAnsi"/>
          <w:sz w:val="22"/>
          <w:szCs w:val="22"/>
        </w:rPr>
        <w:t>IRBs</w:t>
      </w:r>
      <w:commentRangeEnd w:id="11"/>
      <w:r>
        <w:rPr>
          <w:rStyle w:val="CommentReference"/>
        </w:rPr>
        <w:commentReference w:id="11"/>
      </w:r>
      <w:r w:rsidRPr="00786AE4">
        <w:rPr>
          <w:rFonts w:cstheme="minorHAnsi"/>
          <w:sz w:val="22"/>
          <w:szCs w:val="22"/>
        </w:rPr>
        <w:t xml:space="preserve"> are deciding whether to approve a phase 3 trial that lacks prior evidence, there may be some ways to mitigate the potential risk/use of resources. </w:t>
      </w:r>
      <w:r>
        <w:rPr>
          <w:rFonts w:cstheme="minorHAnsi"/>
          <w:sz w:val="22"/>
          <w:szCs w:val="22"/>
        </w:rPr>
        <w:t>T</w:t>
      </w:r>
      <w:r w:rsidRPr="00786AE4">
        <w:rPr>
          <w:rFonts w:cstheme="minorHAnsi"/>
          <w:sz w:val="22"/>
          <w:szCs w:val="22"/>
        </w:rPr>
        <w:t>he upfront investment of a phase 3 is substantial and the futility bar is often</w:t>
      </w:r>
      <w:r>
        <w:rPr>
          <w:rFonts w:cstheme="minorHAnsi"/>
          <w:sz w:val="22"/>
          <w:szCs w:val="22"/>
        </w:rPr>
        <w:t xml:space="preserve"> very low to provide </w:t>
      </w:r>
      <w:r w:rsidRPr="00786AE4">
        <w:rPr>
          <w:rFonts w:cstheme="minorHAnsi"/>
          <w:sz w:val="22"/>
          <w:szCs w:val="22"/>
        </w:rPr>
        <w:t>a “disaster check”.</w:t>
      </w:r>
      <w:r w:rsidRPr="00786AE4">
        <w:rPr>
          <w:rFonts w:cstheme="minorHAnsi"/>
          <w:sz w:val="22"/>
          <w:szCs w:val="22"/>
        </w:rPr>
        <w:fldChar w:fldCharType="begin"/>
      </w:r>
      <w:r w:rsidR="002E789B">
        <w:rPr>
          <w:rFonts w:cstheme="minorHAnsi"/>
          <w:sz w:val="22"/>
          <w:szCs w:val="22"/>
        </w:rPr>
        <w:instrText xml:space="preserve"> ADDIN ZOTERO_ITEM CSL_CITATION {"citationID":"a2hmeg3n2em","properties":{"formattedCitation":"\\super 40\\nosupersub{}","plainCitation":"40","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0</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I</w:t>
      </w:r>
      <w:r w:rsidRPr="00786AE4">
        <w:rPr>
          <w:rFonts w:cstheme="minorHAnsi"/>
          <w:sz w:val="22"/>
          <w:szCs w:val="22"/>
        </w:rPr>
        <w:t xml:space="preserve">RBs could require this futility bar to be higher </w:t>
      </w:r>
      <w:r>
        <w:rPr>
          <w:rFonts w:cstheme="minorHAnsi"/>
          <w:sz w:val="22"/>
          <w:szCs w:val="22"/>
        </w:rPr>
        <w:t xml:space="preserve">when there is no prior efficacy evidence </w:t>
      </w:r>
      <w:r w:rsidRPr="00786AE4">
        <w:rPr>
          <w:rFonts w:cstheme="minorHAnsi"/>
          <w:sz w:val="22"/>
          <w:szCs w:val="22"/>
        </w:rPr>
        <w:t>than a phase 3 trial preceded by a phase 2. Al</w:t>
      </w:r>
      <w:r>
        <w:rPr>
          <w:rFonts w:cstheme="minorHAnsi"/>
          <w:sz w:val="22"/>
          <w:szCs w:val="22"/>
        </w:rPr>
        <w:t>though all</w:t>
      </w:r>
      <w:r w:rsidRPr="00786AE4">
        <w:rPr>
          <w:rFonts w:cstheme="minorHAnsi"/>
          <w:sz w:val="22"/>
          <w:szCs w:val="22"/>
        </w:rPr>
        <w:t xml:space="preserve"> phase 3 trials </w:t>
      </w:r>
      <w:r>
        <w:rPr>
          <w:rFonts w:cstheme="minorHAnsi"/>
          <w:sz w:val="22"/>
          <w:szCs w:val="22"/>
        </w:rPr>
        <w:t>require</w:t>
      </w:r>
      <w:r w:rsidRPr="00786AE4">
        <w:rPr>
          <w:rFonts w:cstheme="minorHAnsi"/>
          <w:sz w:val="22"/>
          <w:szCs w:val="22"/>
        </w:rPr>
        <w:t xml:space="preserve"> a </w:t>
      </w:r>
      <w:r>
        <w:rPr>
          <w:rFonts w:cstheme="minorHAnsi"/>
          <w:sz w:val="22"/>
          <w:szCs w:val="22"/>
        </w:rPr>
        <w:t>DSMB</w:t>
      </w:r>
      <w:r w:rsidRPr="00786AE4">
        <w:rPr>
          <w:rFonts w:cstheme="minorHAnsi"/>
          <w:sz w:val="22"/>
          <w:szCs w:val="22"/>
        </w:rPr>
        <w:t xml:space="preserve">, those without prior evidence should be aware of the </w:t>
      </w:r>
      <w:r>
        <w:rPr>
          <w:rFonts w:cstheme="minorHAnsi"/>
          <w:sz w:val="22"/>
          <w:szCs w:val="22"/>
        </w:rPr>
        <w:t xml:space="preserve">lack </w:t>
      </w:r>
      <w:r>
        <w:rPr>
          <w:rFonts w:cstheme="minorHAnsi"/>
          <w:sz w:val="22"/>
          <w:szCs w:val="22"/>
        </w:rPr>
        <w:lastRenderedPageBreak/>
        <w:t xml:space="preserve">of prior efficacy </w:t>
      </w:r>
      <w:r w:rsidRPr="00786AE4">
        <w:rPr>
          <w:rFonts w:cstheme="minorHAnsi"/>
          <w:sz w:val="22"/>
          <w:szCs w:val="22"/>
        </w:rPr>
        <w:t>of this evidence</w:t>
      </w:r>
      <w:r>
        <w:rPr>
          <w:rFonts w:cstheme="minorHAnsi"/>
          <w:sz w:val="22"/>
          <w:szCs w:val="22"/>
        </w:rPr>
        <w:t xml:space="preserve">. </w:t>
      </w:r>
      <w:proofErr w:type="spellStart"/>
      <w:r w:rsidRPr="004C619C">
        <w:t>Rufibach</w:t>
      </w:r>
      <w:proofErr w:type="spellEnd"/>
      <w:r w:rsidRPr="00786AE4">
        <w:rPr>
          <w:rFonts w:cstheme="minorHAnsi"/>
          <w:sz w:val="22"/>
          <w:szCs w:val="22"/>
        </w:rPr>
        <w:t xml:space="preserve"> </w:t>
      </w:r>
      <w:r>
        <w:rPr>
          <w:rFonts w:cstheme="minorHAnsi"/>
          <w:sz w:val="22"/>
          <w:szCs w:val="22"/>
        </w:rPr>
        <w:t xml:space="preserve">et al. </w:t>
      </w:r>
      <w:r w:rsidRPr="00786AE4">
        <w:rPr>
          <w:rFonts w:cstheme="minorHAnsi"/>
          <w:sz w:val="22"/>
          <w:szCs w:val="22"/>
        </w:rPr>
        <w:t xml:space="preserve">proposed </w:t>
      </w:r>
      <w:r>
        <w:rPr>
          <w:rFonts w:cstheme="minorHAnsi"/>
          <w:sz w:val="22"/>
          <w:szCs w:val="22"/>
        </w:rPr>
        <w:t xml:space="preserve">a </w:t>
      </w:r>
      <w:r w:rsidRPr="00786AE4">
        <w:rPr>
          <w:rFonts w:cstheme="minorHAnsi"/>
          <w:sz w:val="22"/>
          <w:szCs w:val="22"/>
        </w:rPr>
        <w:t>method of analyzing a phase 3 after a phase 2 has been skipped that accounts for the fact that overall survival data may not be mature at the time of interim analyses by basing the futility analysis on an intermediate outcome.</w:t>
      </w:r>
      <w:r w:rsidRPr="00786AE4">
        <w:rPr>
          <w:rFonts w:cstheme="minorHAnsi"/>
          <w:sz w:val="22"/>
          <w:szCs w:val="22"/>
        </w:rPr>
        <w:fldChar w:fldCharType="begin"/>
      </w:r>
      <w:r w:rsidR="002E789B">
        <w:rPr>
          <w:rFonts w:cstheme="minorHAnsi"/>
          <w:sz w:val="22"/>
          <w:szCs w:val="22"/>
        </w:rPr>
        <w:instrText xml:space="preserve"> ADDIN ZOTERO_ITEM CSL_CITATION {"citationID":"a2ffto88qa0","properties":{"formattedCitation":"\\super 44\\nosupersub{}","plainCitation":"44","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4</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 xml:space="preserve">In these cases, </w:t>
      </w:r>
      <w:r w:rsidRPr="00786AE4">
        <w:rPr>
          <w:rFonts w:cstheme="minorHAnsi"/>
          <w:sz w:val="22"/>
          <w:szCs w:val="22"/>
        </w:rPr>
        <w:t>Phase 3 researchers might also simultaneously start both a phase 2 trial and a phase 3 trial with an adaptive design to guide the phase 3’s use of resources.</w:t>
      </w:r>
      <w:r w:rsidRPr="00786AE4">
        <w:rPr>
          <w:rFonts w:cstheme="minorHAnsi"/>
          <w:sz w:val="22"/>
          <w:szCs w:val="22"/>
        </w:rPr>
        <w:fldChar w:fldCharType="begin"/>
      </w:r>
      <w:r w:rsidR="002E789B">
        <w:rPr>
          <w:rFonts w:cstheme="minorHAnsi"/>
          <w:sz w:val="22"/>
          <w:szCs w:val="22"/>
        </w:rPr>
        <w:instrText xml:space="preserve"> ADDIN ZOTERO_ITEM CSL_CITATION {"citationID":"2KJO7Ulw","properties":{"formattedCitation":"\\super 45,46\\nosupersub{}","plainCitation":"45,46","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Pr="00786AE4">
        <w:rPr>
          <w:rFonts w:cstheme="minorHAnsi"/>
          <w:sz w:val="22"/>
          <w:szCs w:val="22"/>
        </w:rPr>
        <w:fldChar w:fldCharType="separate"/>
      </w:r>
      <w:r w:rsidR="002E789B" w:rsidRPr="002E789B">
        <w:rPr>
          <w:rFonts w:ascii="Calibri" w:cs="Calibri"/>
          <w:sz w:val="22"/>
          <w:vertAlign w:val="superscript"/>
        </w:rPr>
        <w:t>45,46</w:t>
      </w:r>
      <w:r w:rsidRPr="00786AE4">
        <w:rPr>
          <w:rFonts w:cstheme="minorHAnsi"/>
          <w:sz w:val="22"/>
          <w:szCs w:val="22"/>
        </w:rPr>
        <w:fldChar w:fldCharType="end"/>
      </w:r>
    </w:p>
    <w:p w14:paraId="3E8B3B55" w14:textId="3A11F32A" w:rsidR="005E54C4" w:rsidRDefault="005E54C4" w:rsidP="005E54C4">
      <w:pPr>
        <w:pStyle w:val="ListParagraph"/>
        <w:numPr>
          <w:ilvl w:val="0"/>
          <w:numId w:val="2"/>
        </w:numPr>
      </w:pPr>
      <w:r>
        <w:t xml:space="preserve">After bypassing P2 trials, Phase 3 trails can be designed to accommodate the lower level of prior evidence. One such design is adaptive design with early stopping rules, potentially reducing the number of patients exposed to ineffective treatments . </w:t>
      </w:r>
      <w:r>
        <w:fldChar w:fldCharType="begin"/>
      </w:r>
      <w:r w:rsidR="002E789B">
        <w:instrText xml:space="preserve"> ADDIN ZOTERO_ITEM CSL_CITATION {"citationID":"ue0Z22r1","properties":{"formattedCitation":"\\super 47\\nosupersub{}","plainCitation":"47","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fldChar w:fldCharType="separate"/>
      </w:r>
      <w:r w:rsidR="002E789B" w:rsidRPr="002E789B">
        <w:rPr>
          <w:vertAlign w:val="superscript"/>
        </w:rPr>
        <w:t>47</w:t>
      </w:r>
      <w:r>
        <w:fldChar w:fldCharType="end"/>
      </w:r>
      <w:r>
        <w:t xml:space="preserve"> Alternatively, phase 3 trials can use pragmatic designs, which use </w:t>
      </w:r>
      <w:r w:rsidRPr="00513472">
        <w:t xml:space="preserve">using practical clinical procedures and outcomes that are important to patients and easily interpretable. These trials use less patients and are generally cheaper. </w:t>
      </w:r>
      <w:r w:rsidRPr="00513472">
        <w:fldChar w:fldCharType="begin"/>
      </w:r>
      <w:r w:rsidR="002E789B">
        <w:instrText xml:space="preserve"> ADDIN ZOTERO_ITEM CSL_CITATION {"citationID":"bG9BD0Kp","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513472">
        <w:fldChar w:fldCharType="separate"/>
      </w:r>
      <w:r w:rsidR="002E789B" w:rsidRPr="002E789B">
        <w:rPr>
          <w:vertAlign w:val="superscript"/>
        </w:rPr>
        <w:t>18</w:t>
      </w:r>
      <w:r w:rsidRPr="00513472">
        <w:fldChar w:fldCharType="end"/>
      </w:r>
    </w:p>
    <w:p w14:paraId="75B51248" w14:textId="77777777" w:rsidR="005E54C4" w:rsidRDefault="005E54C4" w:rsidP="00F96C25">
      <w:pPr>
        <w:spacing w:after="30" w:line="236" w:lineRule="auto"/>
        <w:ind w:firstLine="360"/>
        <w:rPr>
          <w:rFonts w:cstheme="minorHAnsi"/>
          <w:sz w:val="22"/>
          <w:szCs w:val="22"/>
        </w:rPr>
      </w:pPr>
    </w:p>
    <w:p w14:paraId="1DA42E07" w14:textId="77777777" w:rsidR="00F96C25" w:rsidRDefault="00F96C25" w:rsidP="00F3671D">
      <w:pPr>
        <w:autoSpaceDE w:val="0"/>
        <w:autoSpaceDN w:val="0"/>
        <w:adjustRightInd w:val="0"/>
        <w:ind w:right="-720"/>
        <w:rPr>
          <w:rFonts w:ascii="Helvetica" w:hAnsi="Helvetica" w:cs="Helvetica"/>
        </w:rPr>
      </w:pPr>
    </w:p>
    <w:p w14:paraId="7A43CEC2" w14:textId="74933594" w:rsidR="00AD3995" w:rsidRDefault="00F96C25" w:rsidP="00AD3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FUTURE WORK</w:t>
      </w:r>
    </w:p>
    <w:p w14:paraId="1939B8B3" w14:textId="0DD91AE1" w:rsidR="00F96C25" w:rsidRDefault="00AD3995" w:rsidP="00F96C25">
      <w:r w:rsidRPr="00F3671D">
        <w:t>Further research should investigate methods of designing a phase 3 trial that account for the lack of prior efficacy evidence such as low futility bars,</w:t>
      </w:r>
      <w:r w:rsidRPr="00F3671D">
        <w:rPr>
          <w:vertAlign w:val="superscript"/>
        </w:rPr>
        <w:t>13</w:t>
      </w:r>
      <w:r w:rsidRPr="00F3671D">
        <w:t xml:space="preserve"> determine how many patients are involved in skipped trajectories or trajectories with earlier phase evidence, and whether certain reasons for skipping may be justified.</w:t>
      </w:r>
      <w:r w:rsidR="00F96C25" w:rsidRPr="00F96C25">
        <w:t xml:space="preserve"> </w:t>
      </w:r>
      <w:r w:rsidR="00F96C25">
        <w:t xml:space="preserve">May be interesting to look if there is more bypassing over time </w:t>
      </w:r>
    </w:p>
    <w:p w14:paraId="165FD31A" w14:textId="566F7B46" w:rsidR="00AD3995" w:rsidRDefault="00AD3995" w:rsidP="00AD3995">
      <w:pPr>
        <w:autoSpaceDE w:val="0"/>
        <w:autoSpaceDN w:val="0"/>
        <w:adjustRightInd w:val="0"/>
        <w:spacing w:after="30" w:line="236" w:lineRule="auto"/>
        <w:ind w:right="-720"/>
      </w:pPr>
    </w:p>
    <w:p w14:paraId="2A5F4739" w14:textId="3A12475E" w:rsidR="00C73DF0" w:rsidRDefault="00C73DF0"/>
    <w:sectPr w:rsidR="00C73DF0"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nnah Moyer" w:date="2023-03-07T11:21:00Z" w:initials="HM">
    <w:p w14:paraId="57142A80" w14:textId="77777777" w:rsidR="00B66C95" w:rsidRDefault="00B66C95" w:rsidP="00B66C95">
      <w:r>
        <w:rPr>
          <w:rStyle w:val="CommentReference"/>
        </w:rPr>
        <w:annotationRef/>
      </w:r>
      <w:r>
        <w:rPr>
          <w:sz w:val="20"/>
          <w:szCs w:val="20"/>
        </w:rPr>
        <w:t>would be interesting to look at the history of using phase language</w:t>
      </w:r>
    </w:p>
  </w:comment>
  <w:comment w:id="2" w:author="Hannah Moyer" w:date="2023-03-07T11:33:00Z" w:initials="HM">
    <w:p w14:paraId="09A85FBF" w14:textId="77777777" w:rsidR="00B66952" w:rsidRDefault="00B66952" w:rsidP="009D3401">
      <w:r>
        <w:rPr>
          <w:rStyle w:val="CommentReference"/>
        </w:rPr>
        <w:annotationRef/>
      </w:r>
      <w:r>
        <w:rPr>
          <w:sz w:val="20"/>
          <w:szCs w:val="20"/>
        </w:rPr>
        <w:t>citations here</w:t>
      </w:r>
    </w:p>
  </w:comment>
  <w:comment w:id="3" w:author="Hannah Moyer" w:date="2023-03-08T10:51:00Z" w:initials="HM">
    <w:p w14:paraId="39917D72" w14:textId="77777777" w:rsidR="002F5DC9" w:rsidRDefault="002F5DC9" w:rsidP="003A05E6">
      <w:r>
        <w:rPr>
          <w:rStyle w:val="CommentReference"/>
        </w:rPr>
        <w:annotationRef/>
      </w:r>
      <w:r>
        <w:rPr>
          <w:sz w:val="20"/>
          <w:szCs w:val="20"/>
        </w:rPr>
        <w:t>look more at chapter 1</w:t>
      </w:r>
    </w:p>
  </w:comment>
  <w:comment w:id="4" w:author="Hannah Moyer" w:date="2023-03-07T11:56:00Z" w:initials="HM">
    <w:p w14:paraId="05EC962A" w14:textId="0F7A5A2C" w:rsidR="00037653" w:rsidRDefault="00037653" w:rsidP="00F45B35">
      <w:r>
        <w:rPr>
          <w:rStyle w:val="CommentReference"/>
        </w:rPr>
        <w:annotationRef/>
      </w:r>
      <w:r>
        <w:rPr>
          <w:sz w:val="20"/>
          <w:szCs w:val="20"/>
        </w:rPr>
        <w:t>talk about stage language here</w:t>
      </w:r>
    </w:p>
  </w:comment>
  <w:comment w:id="5" w:author="Hannah Moyer" w:date="2023-03-07T13:40:00Z" w:initials="HM">
    <w:p w14:paraId="614770E7" w14:textId="77777777" w:rsidR="00EA4242" w:rsidRDefault="00EA4242" w:rsidP="00EA4242">
      <w:r>
        <w:rPr>
          <w:rStyle w:val="CommentReference"/>
        </w:rPr>
        <w:annotationRef/>
      </w:r>
      <w:r>
        <w:rPr>
          <w:sz w:val="20"/>
          <w:szCs w:val="20"/>
        </w:rPr>
        <w:t>fix this-confusing me</w:t>
      </w:r>
    </w:p>
  </w:comment>
  <w:comment w:id="6" w:author="Hannah Moyer" w:date="2023-03-07T14:00:00Z" w:initials="HM">
    <w:p w14:paraId="5CC5307A" w14:textId="77777777" w:rsidR="006B5159" w:rsidRDefault="006B5159" w:rsidP="00280D84">
      <w:r>
        <w:rPr>
          <w:rStyle w:val="CommentReference"/>
        </w:rPr>
        <w:annotationRef/>
      </w:r>
      <w:r>
        <w:rPr>
          <w:sz w:val="20"/>
          <w:szCs w:val="20"/>
        </w:rPr>
        <w:t>cite</w:t>
      </w:r>
    </w:p>
  </w:comment>
  <w:comment w:id="7" w:author="Hannah Moyer" w:date="2023-03-07T14:39:00Z" w:initials="HM">
    <w:p w14:paraId="4F9957F4" w14:textId="77777777" w:rsidR="00134677" w:rsidRDefault="00134677" w:rsidP="00C60F6D">
      <w:r>
        <w:rPr>
          <w:rStyle w:val="CommentReference"/>
        </w:rPr>
        <w:annotationRef/>
      </w:r>
      <w:r>
        <w:rPr>
          <w:sz w:val="20"/>
          <w:szCs w:val="20"/>
        </w:rPr>
        <w:t>more</w:t>
      </w:r>
    </w:p>
  </w:comment>
  <w:comment w:id="8" w:author="Hannah Marie Moyer, Ms" w:date="2021-11-23T14:57:00Z" w:initials="HMMM">
    <w:p w14:paraId="5F7A475F" w14:textId="77777777" w:rsidR="002E789B" w:rsidRDefault="002E789B" w:rsidP="002E789B">
      <w:pPr>
        <w:pStyle w:val="CommentText"/>
      </w:pPr>
      <w:r>
        <w:rPr>
          <w:rStyle w:val="CommentReference"/>
        </w:rPr>
        <w:annotationRef/>
      </w:r>
      <w:r>
        <w:t xml:space="preserve">Do you know papers that do this by phase </w:t>
      </w:r>
    </w:p>
    <w:p w14:paraId="7110EE9C" w14:textId="77777777" w:rsidR="002E789B" w:rsidRDefault="002E789B" w:rsidP="002E789B">
      <w:pPr>
        <w:pStyle w:val="CommentText"/>
      </w:pPr>
      <w:r>
        <w:t>Cant take from Noras</w:t>
      </w:r>
    </w:p>
    <w:p w14:paraId="319ED47A" w14:textId="77777777" w:rsidR="002E789B" w:rsidRDefault="002E789B" w:rsidP="002E789B">
      <w:pPr>
        <w:pStyle w:val="CommentText"/>
      </w:pPr>
    </w:p>
    <w:p w14:paraId="354A2543" w14:textId="77777777" w:rsidR="002E789B" w:rsidRDefault="002E789B" w:rsidP="002E789B">
      <w:pPr>
        <w:pStyle w:val="CommentText"/>
      </w:pPr>
      <w:r>
        <w:t>Add papers from Renatas protocol</w:t>
      </w:r>
    </w:p>
  </w:comment>
  <w:comment w:id="9"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10" w:author="Hannah Marie Moyer, Ms" w:date="2021-11-08T09:48:00Z" w:initials="HMMM">
    <w:p w14:paraId="465F0C6D" w14:textId="77777777"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 w:id="11" w:author="Hannah Marie Moyer, Ms" w:date="2021-11-23T14:44:00Z" w:initials="HMMM">
    <w:p w14:paraId="4A500E1F" w14:textId="77777777" w:rsidR="00F96C25" w:rsidRDefault="00F96C25" w:rsidP="00F96C25">
      <w:pPr>
        <w:pStyle w:val="CommentText"/>
      </w:pPr>
      <w:r>
        <w:rPr>
          <w:rStyle w:val="CommentReference"/>
        </w:rPr>
        <w:annotationRef/>
      </w:r>
      <w:r>
        <w:t xml:space="preserve">REB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42A80" w15:done="0"/>
  <w15:commentEx w15:paraId="09A85FBF" w15:done="0"/>
  <w15:commentEx w15:paraId="39917D72" w15:paraIdParent="09A85FBF" w15:done="0"/>
  <w15:commentEx w15:paraId="05EC962A" w15:done="0"/>
  <w15:commentEx w15:paraId="614770E7" w15:done="0"/>
  <w15:commentEx w15:paraId="5CC5307A" w15:done="0"/>
  <w15:commentEx w15:paraId="4F9957F4" w15:done="0"/>
  <w15:commentEx w15:paraId="354A2543" w15:done="0"/>
  <w15:commentEx w15:paraId="5BAAE6A4" w15:done="0"/>
  <w15:commentEx w15:paraId="476C8C30" w15:done="0"/>
  <w15:commentEx w15:paraId="4A500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9CC9" w16cex:dateUtc="2023-03-07T16:21:00Z"/>
  <w16cex:commentExtensible w16cex:durableId="27B19F6D" w16cex:dateUtc="2023-03-07T16:33:00Z"/>
  <w16cex:commentExtensible w16cex:durableId="27B2E733" w16cex:dateUtc="2023-03-08T15:51:00Z"/>
  <w16cex:commentExtensible w16cex:durableId="27B1A4F3" w16cex:dateUtc="2023-03-07T16:56:00Z"/>
  <w16cex:commentExtensible w16cex:durableId="27B1BD5A" w16cex:dateUtc="2023-03-07T18:40:00Z"/>
  <w16cex:commentExtensible w16cex:durableId="27B1C1F1" w16cex:dateUtc="2023-03-07T19:00:00Z"/>
  <w16cex:commentExtensible w16cex:durableId="27B1CB24" w16cex:dateUtc="2023-03-07T19:39:00Z"/>
  <w16cex:commentExtensible w16cex:durableId="25477FC3" w16cex:dateUtc="2021-11-23T19:57:00Z"/>
  <w16cex:commentExtensible w16cex:durableId="25336E69" w16cex:dateUtc="2021-11-08T14:37:00Z"/>
  <w16cex:commentExtensible w16cex:durableId="25337106" w16cex:dateUtc="2021-11-08T14:48:00Z"/>
  <w16cex:commentExtensible w16cex:durableId="277CF503" w16cex:dateUtc="2021-11-23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42A80" w16cid:durableId="27B19CC9"/>
  <w16cid:commentId w16cid:paraId="09A85FBF" w16cid:durableId="27B19F6D"/>
  <w16cid:commentId w16cid:paraId="39917D72" w16cid:durableId="27B2E733"/>
  <w16cid:commentId w16cid:paraId="05EC962A" w16cid:durableId="27B1A4F3"/>
  <w16cid:commentId w16cid:paraId="614770E7" w16cid:durableId="27B1BD5A"/>
  <w16cid:commentId w16cid:paraId="5CC5307A" w16cid:durableId="27B1C1F1"/>
  <w16cid:commentId w16cid:paraId="4F9957F4" w16cid:durableId="27B1CB24"/>
  <w16cid:commentId w16cid:paraId="354A2543" w16cid:durableId="25477FC3"/>
  <w16cid:commentId w16cid:paraId="5BAAE6A4" w16cid:durableId="25336E69"/>
  <w16cid:commentId w16cid:paraId="476C8C30" w16cid:durableId="25337106"/>
  <w16cid:commentId w16cid:paraId="4A500E1F" w16cid:durableId="277CF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w:panose1 w:val="00000000000000000000"/>
    <w:charset w:val="4D"/>
    <w:family w:val="auto"/>
    <w:pitch w:val="variable"/>
    <w:sig w:usb0="A00002FF" w:usb1="7800205A" w:usb2="14600000" w:usb3="00000000" w:csb0="00000193"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19"/>
  </w:num>
  <w:num w:numId="2" w16cid:durableId="666328145">
    <w:abstractNumId w:val="8"/>
  </w:num>
  <w:num w:numId="3" w16cid:durableId="5403903">
    <w:abstractNumId w:val="3"/>
  </w:num>
  <w:num w:numId="4" w16cid:durableId="1270627442">
    <w:abstractNumId w:val="17"/>
  </w:num>
  <w:num w:numId="5" w16cid:durableId="375354069">
    <w:abstractNumId w:val="14"/>
  </w:num>
  <w:num w:numId="6" w16cid:durableId="539978447">
    <w:abstractNumId w:val="21"/>
  </w:num>
  <w:num w:numId="7" w16cid:durableId="1327511368">
    <w:abstractNumId w:val="13"/>
  </w:num>
  <w:num w:numId="8" w16cid:durableId="2046638246">
    <w:abstractNumId w:val="0"/>
  </w:num>
  <w:num w:numId="9" w16cid:durableId="118692924">
    <w:abstractNumId w:val="10"/>
  </w:num>
  <w:num w:numId="10" w16cid:durableId="1713266381">
    <w:abstractNumId w:val="15"/>
  </w:num>
  <w:num w:numId="11" w16cid:durableId="1523470074">
    <w:abstractNumId w:val="1"/>
  </w:num>
  <w:num w:numId="12" w16cid:durableId="1349794261">
    <w:abstractNumId w:val="18"/>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0"/>
  </w:num>
  <w:num w:numId="19" w16cid:durableId="1458522951">
    <w:abstractNumId w:val="12"/>
  </w:num>
  <w:num w:numId="20" w16cid:durableId="1193423693">
    <w:abstractNumId w:val="9"/>
  </w:num>
  <w:num w:numId="21" w16cid:durableId="1512404135">
    <w:abstractNumId w:val="4"/>
  </w:num>
  <w:num w:numId="22" w16cid:durableId="1986423859">
    <w:abstractNumId w:val="22"/>
  </w:num>
  <w:num w:numId="23" w16cid:durableId="138027696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37653"/>
    <w:rsid w:val="000546D1"/>
    <w:rsid w:val="00066D9D"/>
    <w:rsid w:val="00082272"/>
    <w:rsid w:val="00082D3C"/>
    <w:rsid w:val="000B2AAE"/>
    <w:rsid w:val="000B4596"/>
    <w:rsid w:val="000D20A1"/>
    <w:rsid w:val="000D3351"/>
    <w:rsid w:val="000D4963"/>
    <w:rsid w:val="000F0FF4"/>
    <w:rsid w:val="000F3BA8"/>
    <w:rsid w:val="001034AE"/>
    <w:rsid w:val="00104318"/>
    <w:rsid w:val="00106A99"/>
    <w:rsid w:val="00134677"/>
    <w:rsid w:val="00142C84"/>
    <w:rsid w:val="00142E9D"/>
    <w:rsid w:val="00151026"/>
    <w:rsid w:val="00156BF5"/>
    <w:rsid w:val="0017172C"/>
    <w:rsid w:val="00177DA0"/>
    <w:rsid w:val="00195F1B"/>
    <w:rsid w:val="001C4FEF"/>
    <w:rsid w:val="001C54F5"/>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E16EF"/>
    <w:rsid w:val="002E1A52"/>
    <w:rsid w:val="002E2199"/>
    <w:rsid w:val="002E5304"/>
    <w:rsid w:val="002E789B"/>
    <w:rsid w:val="002E7EDA"/>
    <w:rsid w:val="002F36A6"/>
    <w:rsid w:val="002F5DC9"/>
    <w:rsid w:val="003100CA"/>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5890"/>
    <w:rsid w:val="00405419"/>
    <w:rsid w:val="004064FF"/>
    <w:rsid w:val="00411A70"/>
    <w:rsid w:val="00413FA9"/>
    <w:rsid w:val="0041422B"/>
    <w:rsid w:val="004163D2"/>
    <w:rsid w:val="004228D7"/>
    <w:rsid w:val="00445B42"/>
    <w:rsid w:val="00464572"/>
    <w:rsid w:val="00464A69"/>
    <w:rsid w:val="00472A7B"/>
    <w:rsid w:val="00474C8E"/>
    <w:rsid w:val="00481A25"/>
    <w:rsid w:val="00483FDA"/>
    <w:rsid w:val="00490E34"/>
    <w:rsid w:val="004D3D11"/>
    <w:rsid w:val="004E2C1C"/>
    <w:rsid w:val="004F4212"/>
    <w:rsid w:val="005006A9"/>
    <w:rsid w:val="0051353A"/>
    <w:rsid w:val="005141A1"/>
    <w:rsid w:val="00520D99"/>
    <w:rsid w:val="00521882"/>
    <w:rsid w:val="00523FAB"/>
    <w:rsid w:val="00531D2C"/>
    <w:rsid w:val="005472AE"/>
    <w:rsid w:val="005522C0"/>
    <w:rsid w:val="005738D6"/>
    <w:rsid w:val="00576A82"/>
    <w:rsid w:val="0057734F"/>
    <w:rsid w:val="005810AD"/>
    <w:rsid w:val="00581A68"/>
    <w:rsid w:val="005A62CA"/>
    <w:rsid w:val="005B247A"/>
    <w:rsid w:val="005C38B8"/>
    <w:rsid w:val="005E176B"/>
    <w:rsid w:val="005E54C4"/>
    <w:rsid w:val="005E689B"/>
    <w:rsid w:val="005F0B96"/>
    <w:rsid w:val="00603AEF"/>
    <w:rsid w:val="0060759E"/>
    <w:rsid w:val="00616DC4"/>
    <w:rsid w:val="006202E6"/>
    <w:rsid w:val="006213A9"/>
    <w:rsid w:val="0063285F"/>
    <w:rsid w:val="00636053"/>
    <w:rsid w:val="006408AB"/>
    <w:rsid w:val="00642F93"/>
    <w:rsid w:val="00664A4C"/>
    <w:rsid w:val="00665817"/>
    <w:rsid w:val="00670C60"/>
    <w:rsid w:val="0067135A"/>
    <w:rsid w:val="00671C85"/>
    <w:rsid w:val="0067257B"/>
    <w:rsid w:val="0067644B"/>
    <w:rsid w:val="00695C2C"/>
    <w:rsid w:val="006A207F"/>
    <w:rsid w:val="006B1E7D"/>
    <w:rsid w:val="006B5159"/>
    <w:rsid w:val="006C66A2"/>
    <w:rsid w:val="006D1077"/>
    <w:rsid w:val="006D35C0"/>
    <w:rsid w:val="006D7632"/>
    <w:rsid w:val="006E2BE7"/>
    <w:rsid w:val="006F3D52"/>
    <w:rsid w:val="006F5E3E"/>
    <w:rsid w:val="007334F0"/>
    <w:rsid w:val="00745613"/>
    <w:rsid w:val="007759D9"/>
    <w:rsid w:val="00776BB2"/>
    <w:rsid w:val="007857A6"/>
    <w:rsid w:val="0079624B"/>
    <w:rsid w:val="00797EF8"/>
    <w:rsid w:val="007A1856"/>
    <w:rsid w:val="007A33C7"/>
    <w:rsid w:val="007A3688"/>
    <w:rsid w:val="007A3B0C"/>
    <w:rsid w:val="007B0BAE"/>
    <w:rsid w:val="007B2C13"/>
    <w:rsid w:val="007B54FA"/>
    <w:rsid w:val="007D4E2F"/>
    <w:rsid w:val="007D5205"/>
    <w:rsid w:val="007F2EAC"/>
    <w:rsid w:val="0080538F"/>
    <w:rsid w:val="00816B12"/>
    <w:rsid w:val="008345E3"/>
    <w:rsid w:val="00837957"/>
    <w:rsid w:val="00837CA9"/>
    <w:rsid w:val="00843EB1"/>
    <w:rsid w:val="00890123"/>
    <w:rsid w:val="0089181A"/>
    <w:rsid w:val="008964CF"/>
    <w:rsid w:val="008A2CD2"/>
    <w:rsid w:val="008A7F9A"/>
    <w:rsid w:val="008B3787"/>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D1A15"/>
    <w:rsid w:val="009E260A"/>
    <w:rsid w:val="009E7A1D"/>
    <w:rsid w:val="009F0618"/>
    <w:rsid w:val="009F11D6"/>
    <w:rsid w:val="00A05916"/>
    <w:rsid w:val="00A10FB6"/>
    <w:rsid w:val="00A21A0E"/>
    <w:rsid w:val="00A22983"/>
    <w:rsid w:val="00A41FDC"/>
    <w:rsid w:val="00A43E06"/>
    <w:rsid w:val="00A45CE1"/>
    <w:rsid w:val="00A60267"/>
    <w:rsid w:val="00A72CCD"/>
    <w:rsid w:val="00A75B1A"/>
    <w:rsid w:val="00A819C5"/>
    <w:rsid w:val="00A85F09"/>
    <w:rsid w:val="00A9131C"/>
    <w:rsid w:val="00A92BEC"/>
    <w:rsid w:val="00A92EC7"/>
    <w:rsid w:val="00A93717"/>
    <w:rsid w:val="00AC4C34"/>
    <w:rsid w:val="00AD3995"/>
    <w:rsid w:val="00AD5F1F"/>
    <w:rsid w:val="00AE0016"/>
    <w:rsid w:val="00AE3682"/>
    <w:rsid w:val="00AF219A"/>
    <w:rsid w:val="00B135BB"/>
    <w:rsid w:val="00B20A47"/>
    <w:rsid w:val="00B25E7E"/>
    <w:rsid w:val="00B44D49"/>
    <w:rsid w:val="00B61228"/>
    <w:rsid w:val="00B62337"/>
    <w:rsid w:val="00B66952"/>
    <w:rsid w:val="00B66C95"/>
    <w:rsid w:val="00B75AB3"/>
    <w:rsid w:val="00B96919"/>
    <w:rsid w:val="00BC2135"/>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2FB9"/>
    <w:rsid w:val="00C90416"/>
    <w:rsid w:val="00CA2186"/>
    <w:rsid w:val="00CB23B5"/>
    <w:rsid w:val="00CB3209"/>
    <w:rsid w:val="00CF7F99"/>
    <w:rsid w:val="00D0066E"/>
    <w:rsid w:val="00D1761C"/>
    <w:rsid w:val="00D5700B"/>
    <w:rsid w:val="00D6398B"/>
    <w:rsid w:val="00D8493C"/>
    <w:rsid w:val="00DA1048"/>
    <w:rsid w:val="00DB1165"/>
    <w:rsid w:val="00DB5588"/>
    <w:rsid w:val="00DB6F35"/>
    <w:rsid w:val="00DD2021"/>
    <w:rsid w:val="00DF1AF3"/>
    <w:rsid w:val="00DF524C"/>
    <w:rsid w:val="00E17207"/>
    <w:rsid w:val="00E3420B"/>
    <w:rsid w:val="00E73543"/>
    <w:rsid w:val="00E75433"/>
    <w:rsid w:val="00E84679"/>
    <w:rsid w:val="00E8658A"/>
    <w:rsid w:val="00E9047B"/>
    <w:rsid w:val="00E9126D"/>
    <w:rsid w:val="00EA4116"/>
    <w:rsid w:val="00EA4242"/>
    <w:rsid w:val="00EB00A7"/>
    <w:rsid w:val="00EB44D5"/>
    <w:rsid w:val="00EC3419"/>
    <w:rsid w:val="00EC3DDE"/>
    <w:rsid w:val="00EC55ED"/>
    <w:rsid w:val="00EC7E68"/>
    <w:rsid w:val="00EF64FA"/>
    <w:rsid w:val="00F3528F"/>
    <w:rsid w:val="00F3671D"/>
    <w:rsid w:val="00F3770A"/>
    <w:rsid w:val="00F50622"/>
    <w:rsid w:val="00F518A2"/>
    <w:rsid w:val="00F700AE"/>
    <w:rsid w:val="00F714B9"/>
    <w:rsid w:val="00F82535"/>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science/article/pii/S000629521830409X" TargetMode="External"/><Relationship Id="rId18" Type="http://schemas.microsoft.com/office/2011/relationships/commentsExtended" Target="commentsExtended.xml"/><Relationship Id="rId26" Type="http://schemas.openxmlformats.org/officeDocument/2006/relationships/hyperlink" Target="https://pubmed.ncbi.nlm.nih.gov/25442934/" TargetMode="External"/><Relationship Id="rId39" Type="http://schemas.openxmlformats.org/officeDocument/2006/relationships/hyperlink" Target="https://pubmed.ncbi.nlm.nih.gov/33486115/" TargetMode="External"/><Relationship Id="rId21" Type="http://schemas.openxmlformats.org/officeDocument/2006/relationships/hyperlink" Target="file:///Users/hannahmoyer/Downloads/Mehta%20ExpOpinInvestDrug17.pdf" TargetMode="External"/><Relationship Id="rId34" Type="http://schemas.openxmlformats.org/officeDocument/2006/relationships/hyperlink" Target="https://pubmed.ncbi.nlm.nih.gov/26274493/" TargetMode="External"/><Relationship Id="rId42" Type="http://schemas.openxmlformats.org/officeDocument/2006/relationships/hyperlink" Target="https://pubmed.ncbi.nlm.nih.gov/25537256/" TargetMode="External"/><Relationship Id="rId47" Type="http://schemas.openxmlformats.org/officeDocument/2006/relationships/hyperlink" Target="https://www.ncbi.nlm.nih.gov/pmc/articles/PMC5866992/" TargetMode="External"/><Relationship Id="rId50" Type="http://schemas.openxmlformats.org/officeDocument/2006/relationships/hyperlink" Target="https://onlinelibrary.wiley.com/doi/full/10.1002/ana.25643" TargetMode="External"/><Relationship Id="rId55" Type="http://schemas.openxmlformats.org/officeDocument/2006/relationships/hyperlink" Target="https://go.gale.com/ps/i.do?id=GALE%7CA657781773&amp;sid=googleScholar&amp;v=2.1&amp;it=r&amp;linkaccess=abs&amp;issn=14741776&amp;p=HRCA&amp;sw=w&amp;userGroupName=anon%7E6e938a0" TargetMode="External"/><Relationship Id="rId7" Type="http://schemas.openxmlformats.org/officeDocument/2006/relationships/hyperlink" Target="https://www.nature.com/articles/3102010" TargetMode="External"/><Relationship Id="rId2" Type="http://schemas.openxmlformats.org/officeDocument/2006/relationships/numbering" Target="numbering.xml"/><Relationship Id="rId16" Type="http://schemas.openxmlformats.org/officeDocument/2006/relationships/hyperlink" Target="https://link.springer.com/content/pdf/10.1007/s10985-007-9049-x.pdf" TargetMode="External"/><Relationship Id="rId29" Type="http://schemas.openxmlformats.org/officeDocument/2006/relationships/hyperlink" Target="https://pubmed.ncbi.nlm.nih.gov/34940927/" TargetMode="External"/><Relationship Id="rId11" Type="http://schemas.openxmlformats.org/officeDocument/2006/relationships/hyperlink" Target="https://www.sciencedirect.com/science/article/pii/S1474442214701292?casa_token=95kNStRGpFgAAAAA:yuGR0tTC_e4DFBjJRPJlVBU1ioDPKsQ0H1bzJl1zPg8r5N_SQqmYrBiGnW37AF_olfnDBLSa7Yg" TargetMode="External"/><Relationship Id="rId24" Type="http://schemas.openxmlformats.org/officeDocument/2006/relationships/hyperlink" Target="https://www.sciencedirect.com/science/article/pii/S0896627314009052" TargetMode="External"/><Relationship Id="rId32" Type="http://schemas.openxmlformats.org/officeDocument/2006/relationships/hyperlink" Target="https://www.ncbi.nlm.nih.gov/pmc/articles/PMC6615592/" TargetMode="External"/><Relationship Id="rId37" Type="http://schemas.openxmlformats.org/officeDocument/2006/relationships/hyperlink" Target="https://pubmed.ncbi.nlm.nih.gov/18631992/" TargetMode="External"/><Relationship Id="rId40" Type="http://schemas.openxmlformats.org/officeDocument/2006/relationships/hyperlink" Target="https://pubmed.ncbi.nlm.nih.gov/33562713/" TargetMode="External"/><Relationship Id="rId45" Type="http://schemas.openxmlformats.org/officeDocument/2006/relationships/hyperlink" Target="https://www.tandfonline.com/doi/full/10.1080/13543784.2017.1323868?casa_token=tjtSD_ii5yEAAAAA%3AFspAny4Ufo6i2Hw_NfNsApYQgQyauv7og6gZK6Xb2-SvxjGCvF-t_Jt9b-gO7RV0ipUi0cIho87Q" TargetMode="External"/><Relationship Id="rId53" Type="http://schemas.openxmlformats.org/officeDocument/2006/relationships/hyperlink" Target="https://jim.bmj.com/content/68/6/1135.abstract" TargetMode="External"/><Relationship Id="rId58" Type="http://schemas.openxmlformats.org/officeDocument/2006/relationships/hyperlink" Target="https://www.nature.com/articles/nrd4725" TargetMode="External"/><Relationship Id="rId5" Type="http://schemas.openxmlformats.org/officeDocument/2006/relationships/webSettings" Target="webSettings.xml"/><Relationship Id="rId61" Type="http://schemas.microsoft.com/office/2011/relationships/people" Target="people.xml"/><Relationship Id="rId19" Type="http://schemas.microsoft.com/office/2016/09/relationships/commentsIds" Target="commentsIds.xml"/><Relationship Id="rId14" Type="http://schemas.openxmlformats.org/officeDocument/2006/relationships/hyperlink" Target="https://www.sciencedirect.com/topics/medicine-and-dentistry/synthetic-peptide" TargetMode="External"/><Relationship Id="rId22" Type="http://schemas.openxmlformats.org/officeDocument/2006/relationships/hyperlink" Target="https://pubmed.ncbi.nlm.nih.gov/31714631/" TargetMode="External"/><Relationship Id="rId27" Type="http://schemas.openxmlformats.org/officeDocument/2006/relationships/hyperlink" Target="https://pubmed.ncbi.nlm.nih.gov/34581499/" TargetMode="External"/><Relationship Id="rId30" Type="http://schemas.openxmlformats.org/officeDocument/2006/relationships/hyperlink" Target="https://pubmed.ncbi.nlm.nih.gov/28506849/" TargetMode="External"/><Relationship Id="rId35" Type="http://schemas.openxmlformats.org/officeDocument/2006/relationships/hyperlink" Target="https://pubmed.ncbi.nlm.nih.gov/26473191/" TargetMode="External"/><Relationship Id="rId43" Type="http://schemas.openxmlformats.org/officeDocument/2006/relationships/hyperlink" Target="https://pubmed.ncbi.nlm.nih.gov/29208432/" TargetMode="External"/><Relationship Id="rId48" Type="http://schemas.openxmlformats.org/officeDocument/2006/relationships/hyperlink" Target="https://jamanetwork.com/journals/jamainternalmedicine/article-abstract/2565686" TargetMode="External"/><Relationship Id="rId56" Type="http://schemas.openxmlformats.org/officeDocument/2006/relationships/hyperlink" Target="https://www.fda.gov/media/102332/download" TargetMode="External"/><Relationship Id="rId8" Type="http://schemas.openxmlformats.org/officeDocument/2006/relationships/hyperlink" Target="https://www.sciencedirect.com/science/article/pii/S000629521830409X" TargetMode="External"/><Relationship Id="rId51" Type="http://schemas.openxmlformats.org/officeDocument/2006/relationships/hyperlink" Target="https://www.sciencedirect.com/science/article/pii/S0960076015301357?casa_token=I0wKYzjR6GgAAAAA:ZAsV3Yew8H56qqZWZR8R7nESP6eNo41J9Epbm2XHRWNg--U5xRd2CC2BB8Y_uWOwkSshcmKuyA" TargetMode="External"/><Relationship Id="rId3" Type="http://schemas.openxmlformats.org/officeDocument/2006/relationships/styles" Target="styles.xml"/><Relationship Id="rId12" Type="http://schemas.openxmlformats.org/officeDocument/2006/relationships/hyperlink" Target="https://www.sciencedirect.com/topics/pharmacology-toxicology-and-pharmaceutical-science/tarenflurbil" TargetMode="External"/><Relationship Id="rId17" Type="http://schemas.openxmlformats.org/officeDocument/2006/relationships/comments" Target="comments.xml"/><Relationship Id="rId25" Type="http://schemas.openxmlformats.org/officeDocument/2006/relationships/hyperlink" Target="https://www.nature.com/articles/nrd4793" TargetMode="External"/><Relationship Id="rId33" Type="http://schemas.openxmlformats.org/officeDocument/2006/relationships/hyperlink" Target="https://pubmed.ncbi.nlm.nih.gov/27723879/" TargetMode="External"/><Relationship Id="rId38" Type="http://schemas.openxmlformats.org/officeDocument/2006/relationships/hyperlink" Target="https://pubmed.ncbi.nlm.nih.gov/33674360/" TargetMode="External"/><Relationship Id="rId46" Type="http://schemas.openxmlformats.org/officeDocument/2006/relationships/hyperlink" Target="https://www.hindawi.com/journals/ijad/2020/5380346/" TargetMode="External"/><Relationship Id="rId59" Type="http://schemas.openxmlformats.org/officeDocument/2006/relationships/hyperlink" Target="https://www.cambridge.org/core/books/essential-cns-drug-development/phase-ii-development-and-the-path-to-personalized-medicine-in-cns-disease/29EE3D496323F503D4EDCDFE30EF4790" TargetMode="External"/><Relationship Id="rId20" Type="http://schemas.microsoft.com/office/2018/08/relationships/commentsExtensible" Target="commentsExtensible.xml"/><Relationship Id="rId41" Type="http://schemas.openxmlformats.org/officeDocument/2006/relationships/hyperlink" Target="https://pubmed.ncbi.nlm.nih.gov/29956453/" TargetMode="External"/><Relationship Id="rId54" Type="http://schemas.openxmlformats.org/officeDocument/2006/relationships/hyperlink" Target="https://www.tandfonline.com/doi/full/10.1586/17512433.2015.1034690"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mcgill.ca/gps/files/gps/initial_thesis_submission_checklist.pdf" TargetMode="External"/><Relationship Id="rId15" Type="http://schemas.openxmlformats.org/officeDocument/2006/relationships/hyperlink" Target="https://www.sciencedirect.com/science/article/pii/S1474442214702649" TargetMode="External"/><Relationship Id="rId23" Type="http://schemas.openxmlformats.org/officeDocument/2006/relationships/hyperlink" Target="https://content.iospress.com/articles/journal-of-huntingtons-disease/jhd170245" TargetMode="External"/><Relationship Id="rId28" Type="http://schemas.openxmlformats.org/officeDocument/2006/relationships/hyperlink" Target="https://pubmed.ncbi.nlm.nih.gov/35910671/" TargetMode="External"/><Relationship Id="rId36" Type="http://schemas.openxmlformats.org/officeDocument/2006/relationships/hyperlink" Target="https://pubmed.ncbi.nlm.nih.gov/23296069/" TargetMode="External"/><Relationship Id="rId49" Type="http://schemas.openxmlformats.org/officeDocument/2006/relationships/hyperlink" Target="https://www.ncbi.nlm.nih.gov/pmc/articles/PMC3351877/" TargetMode="External"/><Relationship Id="rId57" Type="http://schemas.openxmlformats.org/officeDocument/2006/relationships/hyperlink" Target="https://go.gale.com/ps/i.do?id=GALE%7CA458164346&amp;sid=googleScholar&amp;v=2.1&amp;it=r&amp;linkaccess=abs&amp;issn=14741776&amp;p=HRCA&amp;sw=w&amp;userGroupName=anon%7Ec2f0270f" TargetMode="External"/><Relationship Id="rId10" Type="http://schemas.openxmlformats.org/officeDocument/2006/relationships/hyperlink" Target="https://www.sciencedirect.com/science/article/pii/S1474442214701292?casa_token=95kNStRGpFgAAAAA:yuGR0tTC_e4DFBjJRPJlVBU1ioDPKsQ0H1bzJl1zPg8r5N_SQqmYrBiGnW37AF_olfnDBLSa7Yg" TargetMode="External"/><Relationship Id="rId31" Type="http://schemas.openxmlformats.org/officeDocument/2006/relationships/hyperlink" Target="https://pubmed.ncbi.nlm.nih.gov/23709704/" TargetMode="External"/><Relationship Id="rId44" Type="http://schemas.openxmlformats.org/officeDocument/2006/relationships/hyperlink" Target="https://pubmed.ncbi.nlm.nih.gov/35935842/" TargetMode="External"/><Relationship Id="rId52" Type="http://schemas.openxmlformats.org/officeDocument/2006/relationships/hyperlink" Target="https://www.tandfonline.com/doi/full/10.1080/14656566.2019.1654998?casa_token=uJigJo75aDsAAAAA%3A2BAWszFVVjbwQ_-LjaKfD9iEeXc6p55SSDPwDjVdTBAtzDxmjGYlKPCwRgUsq22sgzU0SkmOcA9N"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science/article/pii/S1474442214701292?casa_token=95kNStRGpFgAAAAA:yuGR0tTC_e4DFBjJRPJlVBU1ioDPKsQ0H1bzJl1zPg8r5N_SQqmYrBiGnW37AF_olfnDBLSa7Y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1</Pages>
  <Words>41272</Words>
  <Characters>235256</Characters>
  <Application>Microsoft Office Word</Application>
  <DocSecurity>0</DocSecurity>
  <Lines>1960</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14</cp:revision>
  <dcterms:created xsi:type="dcterms:W3CDTF">2023-03-07T22:56:00Z</dcterms:created>
  <dcterms:modified xsi:type="dcterms:W3CDTF">2023-07-10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cn6QENk"/&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